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B5C05" w14:textId="21C36EF8" w:rsidR="00BE7376" w:rsidRPr="008202DE" w:rsidRDefault="00A301FE">
      <w:pPr>
        <w:pStyle w:val="FirstParagraph"/>
        <w:rPr>
          <w:b/>
        </w:rPr>
      </w:pPr>
      <w:proofErr w:type="gramStart"/>
      <w:ins w:id="0" w:author="zenrunner" w:date="2019-10-20T14:38:00Z">
        <w:r>
          <w:rPr>
            <w:b/>
          </w:rPr>
          <w:t xml:space="preserve">Ten </w:t>
        </w:r>
      </w:ins>
      <w:del w:id="1" w:author="zenrunner" w:date="2019-10-20T14:38:00Z">
        <w:r w:rsidR="00DF1DED" w:rsidRPr="008202DE" w:rsidDel="00A301FE">
          <w:rPr>
            <w:b/>
          </w:rPr>
          <w:delText xml:space="preserve">Simple </w:delText>
        </w:r>
      </w:del>
      <w:ins w:id="2" w:author="zenrunner" w:date="2019-10-20T14:38:00Z">
        <w:r>
          <w:rPr>
            <w:b/>
          </w:rPr>
          <w:t>s</w:t>
        </w:r>
        <w:r w:rsidRPr="008202DE">
          <w:rPr>
            <w:b/>
          </w:rPr>
          <w:t xml:space="preserve">imple </w:t>
        </w:r>
      </w:ins>
      <w:r w:rsidR="00DF1DED" w:rsidRPr="008202DE">
        <w:rPr>
          <w:b/>
        </w:rPr>
        <w:t>principles for engineering reproducible solutions to environmental management challenges</w:t>
      </w:r>
      <w:ins w:id="3" w:author="zenrunner" w:date="2019-10-20T14:38:00Z">
        <w:r>
          <w:rPr>
            <w:b/>
          </w:rPr>
          <w:t xml:space="preserve"> from primary research</w:t>
        </w:r>
      </w:ins>
      <w:r w:rsidR="00DF1DED" w:rsidRPr="008202DE">
        <w:rPr>
          <w:b/>
        </w:rPr>
        <w:t>.</w:t>
      </w:r>
      <w:proofErr w:type="gramEnd"/>
      <w:r w:rsidR="00DF1DED" w:rsidRPr="008202DE">
        <w:rPr>
          <w:b/>
        </w:rPr>
        <w:t xml:space="preserve"> </w:t>
      </w:r>
    </w:p>
    <w:p w14:paraId="71260071" w14:textId="77777777" w:rsidR="008202DE" w:rsidRDefault="008202DE" w:rsidP="008202DE">
      <w:pPr>
        <w:pStyle w:val="BodyText"/>
      </w:pPr>
    </w:p>
    <w:p w14:paraId="13E5F243" w14:textId="47D1CEA7" w:rsidR="00E17738" w:rsidRDefault="00E17738" w:rsidP="008202DE">
      <w:pPr>
        <w:pStyle w:val="BodyText"/>
      </w:pPr>
      <w:r>
        <w:t>Christopher J. Lortie</w:t>
      </w:r>
      <w:r w:rsidR="003F1A39" w:rsidRPr="003F1A39">
        <w:rPr>
          <w:vertAlign w:val="superscript"/>
        </w:rPr>
        <w:t>1</w:t>
      </w:r>
      <w:proofErr w:type="gramStart"/>
      <w:r w:rsidR="003F1A39" w:rsidRPr="003F1A39">
        <w:rPr>
          <w:vertAlign w:val="superscript"/>
        </w:rPr>
        <w:t>,2</w:t>
      </w:r>
      <w:proofErr w:type="gramEnd"/>
      <w:r w:rsidR="003F1A39">
        <w:rPr>
          <w:vertAlign w:val="superscript"/>
        </w:rPr>
        <w:t>*</w:t>
      </w:r>
      <w:r>
        <w:t xml:space="preserve"> and Malory Owen</w:t>
      </w:r>
      <w:r w:rsidR="003F1A39" w:rsidRPr="003F1A39">
        <w:rPr>
          <w:vertAlign w:val="superscript"/>
        </w:rPr>
        <w:t>2</w:t>
      </w:r>
      <w:bookmarkStart w:id="4" w:name="_GoBack"/>
      <w:bookmarkEnd w:id="4"/>
    </w:p>
    <w:p w14:paraId="5DDB6E34" w14:textId="77777777" w:rsidR="00E17738" w:rsidRDefault="00E17738" w:rsidP="008202DE">
      <w:pPr>
        <w:pStyle w:val="BodyText"/>
      </w:pPr>
    </w:p>
    <w:p w14:paraId="6A72EFD3" w14:textId="6988A3F6" w:rsidR="003F1A39" w:rsidRDefault="003F1A39" w:rsidP="008202DE">
      <w:pPr>
        <w:pStyle w:val="BodyText"/>
      </w:pPr>
      <w:r>
        <w:t>1. The National Center for Ecological Analysis and Synthesis, UCSB. California, USA.</w:t>
      </w:r>
    </w:p>
    <w:p w14:paraId="6B063E15" w14:textId="42E2CD11" w:rsidR="003F1A39" w:rsidRDefault="003F1A39" w:rsidP="008202DE">
      <w:pPr>
        <w:pStyle w:val="BodyText"/>
      </w:pPr>
      <w:r>
        <w:t xml:space="preserve">2. Department of Biology, York University. </w:t>
      </w:r>
      <w:proofErr w:type="gramStart"/>
      <w:r>
        <w:t>Toronto, ON, Canada.</w:t>
      </w:r>
      <w:proofErr w:type="gramEnd"/>
      <w:r>
        <w:t xml:space="preserve"> M3J 1P3. </w:t>
      </w:r>
    </w:p>
    <w:p w14:paraId="2727F4B0" w14:textId="77777777" w:rsidR="003F1A39" w:rsidRDefault="003F1A39" w:rsidP="008202DE">
      <w:pPr>
        <w:pStyle w:val="BodyText"/>
      </w:pPr>
    </w:p>
    <w:p w14:paraId="59EBEFDA" w14:textId="2F2E1057" w:rsidR="008202DE" w:rsidRDefault="003F1A39" w:rsidP="008202DE">
      <w:pPr>
        <w:pStyle w:val="BodyText"/>
      </w:pPr>
      <w:r>
        <w:t>* PH: 416.736.2100 x20588</w:t>
      </w:r>
    </w:p>
    <w:p w14:paraId="50E9AA10" w14:textId="3CD96326" w:rsidR="003F1A39" w:rsidRPr="008202DE" w:rsidRDefault="003F1A39" w:rsidP="008202DE">
      <w:pPr>
        <w:pStyle w:val="BodyText"/>
      </w:pPr>
      <w:r>
        <w:t>lortie@yorku.ca</w:t>
      </w:r>
    </w:p>
    <w:p w14:paraId="0C0093BA" w14:textId="77777777" w:rsidR="003D26A9" w:rsidRDefault="003D26A9">
      <w:r>
        <w:br w:type="page"/>
      </w:r>
    </w:p>
    <w:p w14:paraId="02555D54" w14:textId="3169F0C0" w:rsidR="003D26A9" w:rsidRPr="003D26A9" w:rsidRDefault="003D26A9">
      <w:pPr>
        <w:pStyle w:val="BodyText"/>
        <w:rPr>
          <w:b/>
        </w:rPr>
      </w:pPr>
      <w:r w:rsidRPr="003D26A9">
        <w:rPr>
          <w:b/>
        </w:rPr>
        <w:lastRenderedPageBreak/>
        <w:t>Abstract</w:t>
      </w:r>
    </w:p>
    <w:p w14:paraId="6325D88C" w14:textId="4D5E3920" w:rsidR="00BE7376" w:rsidRDefault="00DF1DED">
      <w:pPr>
        <w:pStyle w:val="BodyText"/>
      </w:pPr>
      <w:r>
        <w:t>An environmental management challenge is an opportunity to use fundamental science to inform evidence-based decisions for environmental stakeholders and conservationists. Contemporary science is embracing open science and increasingly conscious of reproduciblility. Synergistically, applying these two paradigms in concert advances our capacity to move beyond context dependency and sing</w:t>
      </w:r>
      <w:del w:id="5" w:author="zenrunner" w:date="2019-10-20T17:55:00Z">
        <w:r w:rsidDel="00F3760E">
          <w:delText>l</w:delText>
        </w:r>
      </w:del>
      <w:r>
        <w:t>ular</w:t>
      </w:r>
      <w:ins w:id="6" w:author="zenrunner" w:date="2019-10-20T17:55:00Z">
        <w:r w:rsidR="00B87EFE">
          <w:t>, unidirectional linear</w:t>
        </w:r>
      </w:ins>
      <w:r>
        <w:t xml:space="preserve"> thinking to reverse engineer solutions from published scientific evidence associated with one challenge to many. </w:t>
      </w:r>
      <w:ins w:id="7" w:author="zenrunner" w:date="2019-10-20T17:56:00Z">
        <w:r w:rsidR="001D6DB5">
          <w:t>Solutions can scale</w:t>
        </w:r>
      </w:ins>
      <w:ins w:id="8" w:author="zenrunner" w:date="2019-10-20T17:59:00Z">
        <w:r w:rsidR="00D13816">
          <w:t>, and we need to better reuse scientific literature</w:t>
        </w:r>
      </w:ins>
      <w:ins w:id="9" w:author="zenrunner" w:date="2019-10-20T17:56:00Z">
        <w:r w:rsidR="001D6DB5">
          <w:t xml:space="preserve">. </w:t>
        </w:r>
      </w:ins>
      <w:r>
        <w:t xml:space="preserve">Herein, we provide a </w:t>
      </w:r>
      <w:del w:id="10" w:author="zenrunner" w:date="2019-10-20T17:56:00Z">
        <w:r w:rsidDel="0089521C">
          <w:delText xml:space="preserve">short </w:delText>
        </w:r>
      </w:del>
      <w:ins w:id="11" w:author="zenrunner" w:date="2019-10-20T17:56:00Z">
        <w:r w:rsidR="0089521C">
          <w:t xml:space="preserve">succinct </w:t>
        </w:r>
      </w:ins>
      <w:r>
        <w:t>list of principles that can guide those that seek solutions to address environmental management through primary scientific literature.</w:t>
      </w:r>
      <w:ins w:id="12" w:author="zenrunner" w:date="2019-10-20T17:53:00Z">
        <w:r w:rsidR="00424A27">
          <w:t xml:space="preserve"> This extends and supports </w:t>
        </w:r>
      </w:ins>
      <w:ins w:id="13" w:author="zenrunner" w:date="2019-10-20T17:54:00Z">
        <w:r w:rsidR="00963BFA">
          <w:t xml:space="preserve">science-policy-practice developments and the increasing attention to scientific co-production as a mechanism to better connect knowledge and </w:t>
        </w:r>
        <w:r w:rsidR="00407C23">
          <w:t>sustainable societies</w:t>
        </w:r>
        <w:r w:rsidR="00963BFA">
          <w:t>.</w:t>
        </w:r>
      </w:ins>
    </w:p>
    <w:p w14:paraId="4F7C73C3" w14:textId="77777777" w:rsidR="006D21DC" w:rsidRDefault="006D21DC">
      <w:pPr>
        <w:pStyle w:val="FirstParagraph"/>
      </w:pPr>
    </w:p>
    <w:p w14:paraId="782F7F19" w14:textId="77777777" w:rsidR="002B12C4" w:rsidRDefault="002B12C4" w:rsidP="002B12C4">
      <w:pPr>
        <w:pStyle w:val="BodyText"/>
      </w:pPr>
    </w:p>
    <w:p w14:paraId="41697D9E" w14:textId="782BC2EE" w:rsidR="002B12C4" w:rsidRPr="00FF3212" w:rsidRDefault="002B12C4" w:rsidP="002B12C4">
      <w:pPr>
        <w:pStyle w:val="BodyText"/>
        <w:rPr>
          <w:b/>
        </w:rPr>
      </w:pPr>
      <w:r w:rsidRPr="00FF3212">
        <w:rPr>
          <w:b/>
        </w:rPr>
        <w:t>Keywords</w:t>
      </w:r>
    </w:p>
    <w:p w14:paraId="4B9DF59F" w14:textId="3C35004C" w:rsidR="00FF3212" w:rsidRPr="002B12C4" w:rsidRDefault="0017531B" w:rsidP="002B12C4">
      <w:pPr>
        <w:pStyle w:val="BodyText"/>
      </w:pPr>
      <w:ins w:id="14" w:author="zenrunner" w:date="2019-10-20T18:00:00Z">
        <w:r>
          <w:t>Conservation</w:t>
        </w:r>
      </w:ins>
      <w:ins w:id="15" w:author="zenrunner" w:date="2019-10-16T16:59:00Z">
        <w:r w:rsidR="00AB4FB5">
          <w:t xml:space="preserve">, </w:t>
        </w:r>
      </w:ins>
      <w:proofErr w:type="gramStart"/>
      <w:ins w:id="16" w:author="zenrunner" w:date="2019-10-16T17:00:00Z">
        <w:r w:rsidR="00D347A4">
          <w:t>decision making</w:t>
        </w:r>
        <w:proofErr w:type="gramEnd"/>
        <w:r w:rsidR="00D347A4">
          <w:t xml:space="preserve">, </w:t>
        </w:r>
      </w:ins>
      <w:ins w:id="17" w:author="zenrunner" w:date="2019-10-16T16:59:00Z">
        <w:r w:rsidR="00147F59">
          <w:t xml:space="preserve">environmental challenges, </w:t>
        </w:r>
      </w:ins>
      <w:ins w:id="18" w:author="zenrunner" w:date="2019-10-16T17:00:00Z">
        <w:r w:rsidR="00D347A4">
          <w:t xml:space="preserve">evidence, </w:t>
        </w:r>
      </w:ins>
      <w:ins w:id="19" w:author="zenrunner" w:date="2019-10-16T16:59:00Z">
        <w:r w:rsidR="00147F59">
          <w:t xml:space="preserve">grand challenges, </w:t>
        </w:r>
        <w:r w:rsidR="002F72AF">
          <w:t>reproducible science, scientific co</w:t>
        </w:r>
      </w:ins>
      <w:ins w:id="20" w:author="zenrunner" w:date="2019-10-20T18:00:00Z">
        <w:r>
          <w:t>-</w:t>
        </w:r>
      </w:ins>
      <w:ins w:id="21" w:author="zenrunner" w:date="2019-10-16T16:59:00Z">
        <w:r w:rsidR="002F72AF">
          <w:t xml:space="preserve">production, </w:t>
        </w:r>
      </w:ins>
      <w:ins w:id="22" w:author="zenrunner" w:date="2019-10-16T17:00:00Z">
        <w:r w:rsidR="00233091">
          <w:t>scientific knowledge</w:t>
        </w:r>
      </w:ins>
    </w:p>
    <w:p w14:paraId="7D93976D" w14:textId="77777777" w:rsidR="006D21DC" w:rsidRDefault="006D21DC">
      <w:r>
        <w:br w:type="page"/>
      </w:r>
    </w:p>
    <w:p w14:paraId="7267D5A7" w14:textId="77777777" w:rsidR="006D21DC" w:rsidRPr="006D21DC" w:rsidRDefault="006D21DC">
      <w:pPr>
        <w:pStyle w:val="FirstParagraph"/>
        <w:rPr>
          <w:b/>
        </w:rPr>
      </w:pPr>
      <w:r w:rsidRPr="006D21DC">
        <w:rPr>
          <w:b/>
        </w:rPr>
        <w:lastRenderedPageBreak/>
        <w:t>Introduction</w:t>
      </w:r>
    </w:p>
    <w:p w14:paraId="6F9F0F10" w14:textId="2AC091B9" w:rsidR="00BE7376" w:rsidRDefault="00DF1DED">
      <w:pPr>
        <w:pStyle w:val="FirstParagraph"/>
      </w:pPr>
      <w:r>
        <w:t xml:space="preserve">Conservation decisions </w:t>
      </w:r>
      <w:del w:id="23" w:author="zenrunner" w:date="2019-10-20T18:19:00Z">
        <w:r w:rsidDel="007F060F">
          <w:delText xml:space="preserve">can </w:delText>
        </w:r>
      </w:del>
      <w:ins w:id="24" w:author="zenrunner" w:date="2019-10-20T18:19:00Z">
        <w:r w:rsidR="007F060F">
          <w:t xml:space="preserve">typically </w:t>
        </w:r>
      </w:ins>
      <w:r>
        <w:t xml:space="preserve">reside with legislators or with environmental managers. To focus on the latter, managers typically have scientific backgrounds and routinely navigate the technical literature. However, engagement with scientific literature is non-trivial for all practitioners because of time, </w:t>
      </w:r>
      <w:ins w:id="25" w:author="zenrunner" w:date="2019-10-20T18:19:00Z">
        <w:r w:rsidR="0038641E">
          <w:t xml:space="preserve">restricted </w:t>
        </w:r>
      </w:ins>
      <w:r>
        <w:t xml:space="preserve">access, relevance of the science, and reporting standards. Environmental managers and conservationists need to be able to use </w:t>
      </w:r>
      <w:ins w:id="26" w:author="zenrunner" w:date="2019-10-20T18:20:00Z">
        <w:r w:rsidR="0056522E">
          <w:t xml:space="preserve">primary </w:t>
        </w:r>
      </w:ins>
      <w:r>
        <w:t>evidence to inform decisions</w:t>
      </w:r>
      <w:r w:rsidR="00771300">
        <w:t xml:space="preserve"> </w:t>
      </w:r>
      <w:r w:rsidR="00771300">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 </w:instrText>
      </w:r>
      <w:r w:rsidR="0082587D">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DATA </w:instrText>
      </w:r>
      <w:r w:rsidR="0082587D">
        <w:fldChar w:fldCharType="end"/>
      </w:r>
      <w:r w:rsidR="00771300">
        <w:fldChar w:fldCharType="separate"/>
      </w:r>
      <w:r w:rsidR="0082587D">
        <w:rPr>
          <w:noProof/>
        </w:rPr>
        <w:t>(Cash</w:t>
      </w:r>
      <w:r w:rsidR="0082587D" w:rsidRPr="0082587D">
        <w:rPr>
          <w:i/>
          <w:noProof/>
        </w:rPr>
        <w:t xml:space="preserve"> et al.</w:t>
      </w:r>
      <w:r w:rsidR="0082587D">
        <w:rPr>
          <w:noProof/>
        </w:rPr>
        <w:t>, 2003; Koontz &amp; Thomas, 2018)</w:t>
      </w:r>
      <w:r w:rsidR="00771300">
        <w:fldChar w:fldCharType="end"/>
      </w:r>
      <w:r>
        <w:t xml:space="preserve"> and </w:t>
      </w:r>
      <w:del w:id="27" w:author="zenrunner" w:date="2019-10-20T18:14:00Z">
        <w:r w:rsidDel="00B75C12">
          <w:delText>generate meaningful leverage points or opportunities to induce</w:delText>
        </w:r>
      </w:del>
      <w:ins w:id="28" w:author="zenrunner" w:date="2019-10-20T18:14:00Z">
        <w:r w:rsidR="00B75C12">
          <w:t>provide clear roadmaps of</w:t>
        </w:r>
      </w:ins>
      <w:r>
        <w:t xml:space="preserve"> change in coupled natural-human systems </w:t>
      </w:r>
      <w:r w:rsidR="00FE1FC3">
        <w:fldChar w:fldCharType="begin"/>
      </w:r>
      <w:r w:rsidR="00FE1FC3">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FE1FC3">
        <w:rPr>
          <w:rFonts w:hint="cs"/>
        </w:rPr>
        <w:instrText>–</w:instrText>
      </w:r>
      <w:r w:rsidR="00FE1FC3">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fldChar w:fldCharType="separate"/>
      </w:r>
      <w:r w:rsidR="00FE1FC3">
        <w:rPr>
          <w:noProof/>
        </w:rPr>
        <w:t>(Fischer &amp; Riechers, 2019)</w:t>
      </w:r>
      <w:r w:rsidR="00FE1FC3">
        <w:fldChar w:fldCharType="end"/>
      </w:r>
      <w:r w:rsidR="00FE1FC3">
        <w:t xml:space="preserve">. </w:t>
      </w:r>
      <w:ins w:id="29" w:author="zenrunner" w:date="2019-10-20T18:21:00Z">
        <w:r w:rsidR="00C853CA">
          <w:t xml:space="preserve">Ideally, </w:t>
        </w:r>
      </w:ins>
      <w:ins w:id="30" w:author="zenrunner" w:date="2019-10-20T18:22:00Z">
        <w:r w:rsidR="00984035">
          <w:t xml:space="preserve">critical </w:t>
        </w:r>
      </w:ins>
      <w:ins w:id="31" w:author="zenrunner" w:date="2019-10-20T18:21:00Z">
        <w:r w:rsidR="00C853CA">
          <w:t xml:space="preserve">research is co-produced </w:t>
        </w:r>
      </w:ins>
      <w:ins w:id="32" w:author="zenrunner" w:date="2019-10-20T18:22:00Z">
        <w:r w:rsidR="00C853CA">
          <w:t xml:space="preserve">with stakeholders in </w:t>
        </w:r>
      </w:ins>
      <w:ins w:id="33" w:author="zenrunner" w:date="2019-10-20T18:26:00Z">
        <w:r w:rsidR="00320B34">
          <w:t xml:space="preserve">key </w:t>
        </w:r>
      </w:ins>
      <w:ins w:id="34" w:author="zenrunner" w:date="2019-10-20T18:23:00Z">
        <w:r w:rsidR="00984035">
          <w:t xml:space="preserve">sustainability </w:t>
        </w:r>
      </w:ins>
      <w:ins w:id="35" w:author="zenrunner" w:date="2019-10-20T18:22:00Z">
        <w:r w:rsidR="00C853CA">
          <w:t xml:space="preserve">contexts </w:t>
        </w:r>
      </w:ins>
      <w:r w:rsidR="00984035">
        <w:fldChar w:fldCharType="begin">
          <w:fldData xml:space="preserve">PEVuZE5vdGU+PENpdGU+PEF1dGhvcj5SZWdlZXI8L0F1dGhvcj48WWVhcj4yMDA5PC9ZZWFyPjxS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</w:fldData>
        </w:fldChar>
      </w:r>
      <w:r w:rsidR="00D276DD">
        <w:instrText xml:space="preserve"> ADDIN EN.CITE </w:instrText>
      </w:r>
      <w:r w:rsidR="00D276DD">
        <w:fldChar w:fldCharType="begin">
          <w:fldData xml:space="preserve">PEVuZE5vdGU+PENpdGU+PEF1dGhvcj5SZWdlZXI8L0F1dGhvcj48WWVhcj4yMDA5PC9ZZWFyPjxS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</w:fldData>
        </w:fldChar>
      </w:r>
      <w:r w:rsidR="00D276DD">
        <w:instrText xml:space="preserve"> ADDIN EN.CITE.DATA </w:instrText>
      </w:r>
      <w:r w:rsidR="00D276DD">
        <w:fldChar w:fldCharType="end"/>
      </w:r>
      <w:r w:rsidR="00984035">
        <w:fldChar w:fldCharType="separate"/>
      </w:r>
      <w:r w:rsidR="00D276DD">
        <w:rPr>
          <w:noProof/>
        </w:rPr>
        <w:t>(Maillet</w:t>
      </w:r>
      <w:r w:rsidR="00D276DD" w:rsidRPr="00D276DD">
        <w:rPr>
          <w:i/>
          <w:noProof/>
        </w:rPr>
        <w:t xml:space="preserve"> et al.</w:t>
      </w:r>
      <w:r w:rsidR="00D276DD">
        <w:rPr>
          <w:noProof/>
        </w:rPr>
        <w:t>, 2019; Regeer</w:t>
      </w:r>
      <w:r w:rsidR="00D276DD" w:rsidRPr="00D276DD">
        <w:rPr>
          <w:i/>
          <w:noProof/>
        </w:rPr>
        <w:t xml:space="preserve"> et al.</w:t>
      </w:r>
      <w:r w:rsidR="00D276DD">
        <w:rPr>
          <w:noProof/>
        </w:rPr>
        <w:t>, 2009)</w:t>
      </w:r>
      <w:r w:rsidR="00984035">
        <w:fldChar w:fldCharType="end"/>
      </w:r>
      <w:ins w:id="36" w:author="zenrunner" w:date="2019-10-20T18:23:00Z">
        <w:r w:rsidR="00984035">
          <w:t xml:space="preserve">. </w:t>
        </w:r>
      </w:ins>
      <w:r>
        <w:t xml:space="preserve">However, there </w:t>
      </w:r>
      <w:ins w:id="37" w:author="zenrunner" w:date="2019-10-20T18:23:00Z">
        <w:r w:rsidR="008C61FE">
          <w:t xml:space="preserve">are very high volumes of useful research produced globally and there </w:t>
        </w:r>
      </w:ins>
      <w:r>
        <w:t xml:space="preserve">can </w:t>
      </w:r>
      <w:ins w:id="38" w:author="zenrunner" w:date="2019-10-20T18:24:00Z">
        <w:r w:rsidR="008C61FE">
          <w:t xml:space="preserve">also </w:t>
        </w:r>
      </w:ins>
      <w:r>
        <w:t xml:space="preserve">be a gap in communication between basic science </w:t>
      </w:r>
      <w:ins w:id="39" w:author="zenrunner" w:date="2019-10-20T18:24:00Z">
        <w:r w:rsidR="00126CFA">
          <w:t xml:space="preserve">in these other contexts </w:t>
        </w:r>
      </w:ins>
      <w:r>
        <w:t xml:space="preserve">and management for at least three reasons. Firstly, the research is not a direct study of an ecosystem, and an immediate, real-world solution is needed by managers - preferably with a demonstrable outcome and reasonable cost estimate </w: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 </w:instrTex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DATA </w:instrText>
      </w:r>
      <w:r w:rsidR="00122522">
        <w:fldChar w:fldCharType="end"/>
      </w:r>
      <w:r w:rsidR="00122522">
        <w:fldChar w:fldCharType="separate"/>
      </w:r>
      <w:r w:rsidR="00122522">
        <w:rPr>
          <w:noProof/>
        </w:rPr>
        <w:t>(Iacona</w:t>
      </w:r>
      <w:r w:rsidR="00122522" w:rsidRPr="00122522">
        <w:rPr>
          <w:i/>
          <w:noProof/>
        </w:rPr>
        <w:t xml:space="preserve"> et al.</w:t>
      </w:r>
      <w:r w:rsidR="00122522">
        <w:rPr>
          <w:noProof/>
        </w:rPr>
        <w:t>, 2018; Naidoo</w:t>
      </w:r>
      <w:r w:rsidR="00122522" w:rsidRPr="00122522">
        <w:rPr>
          <w:i/>
          <w:noProof/>
        </w:rPr>
        <w:t xml:space="preserve"> et al.</w:t>
      </w:r>
      <w:r w:rsidR="00122522">
        <w:rPr>
          <w:noProof/>
        </w:rPr>
        <w:t>, 2006)</w:t>
      </w:r>
      <w:r w:rsidR="00122522">
        <w:fldChar w:fldCharType="end"/>
      </w:r>
      <w:ins w:id="40" w:author="zenrunner" w:date="2019-10-20T18:28:00Z">
        <w:r w:rsidR="00272118">
          <w:t>.</w:t>
        </w:r>
      </w:ins>
      <w:r>
        <w:t xml:space="preserve"> This is a very real limitation in the primary science literature restoration ecology for instance </w:t>
      </w:r>
      <w:r w:rsidR="00D71D1A">
        <w:fldChar w:fldCharType="begin"/>
      </w:r>
      <w:r w:rsidR="00D71D1A">
        <w:instrText xml:space="preserve"> ADDIN EN.CITE &lt;EndNote&gt;&lt;Cite&gt;&lt;Author&gt;Lortie&lt;/Author&gt;&lt;Year&gt;2018&lt;/Year&gt;&lt;RecNum&gt;5980&lt;/RecNum&gt;&lt;DisplayText&gt;(Lortie&lt;style face="italic"&gt; et al.&lt;/style&gt;,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fldChar w:fldCharType="separate"/>
      </w:r>
      <w:r w:rsidR="00D71D1A">
        <w:rPr>
          <w:noProof/>
        </w:rPr>
        <w:t>(Lortie</w:t>
      </w:r>
      <w:r w:rsidR="00D71D1A" w:rsidRPr="00D71D1A">
        <w:rPr>
          <w:i/>
          <w:noProof/>
        </w:rPr>
        <w:t xml:space="preserve"> et al.</w:t>
      </w:r>
      <w:r w:rsidR="00D71D1A">
        <w:rPr>
          <w:noProof/>
        </w:rPr>
        <w:t>, 2018)</w:t>
      </w:r>
      <w:r w:rsidR="00D71D1A">
        <w:fldChar w:fldCharType="end"/>
      </w:r>
      <w:r>
        <w:t>. Secondly, the link between the biology or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w:t>
      </w:r>
      <w:ins w:id="41" w:author="zenrunner" w:date="2019-10-20T18:16:00Z">
        <w:r w:rsidR="00137D5E">
          <w:t xml:space="preserve">n </w:t>
        </w:r>
      </w:ins>
      <w:del w:id="42" w:author="zenrunner" w:date="2019-10-20T18:16:00Z">
        <w:r w:rsidDel="00137D5E">
          <w:delText xml:space="preserve"> vast pool of </w:delText>
        </w:r>
      </w:del>
      <w:r>
        <w:t>opportunity for solution development from publications in other journals</w:t>
      </w:r>
      <w:ins w:id="43" w:author="zenrunner" w:date="2019-10-20T18:33:00Z">
        <w:r w:rsidR="00BE3E2D">
          <w:t xml:space="preserve"> that are not necessarily directly linked to stakeholders</w:t>
        </w:r>
        <w:r w:rsidR="0090551E">
          <w:t xml:space="preserve"> or co-produced</w:t>
        </w:r>
      </w:ins>
      <w:r>
        <w:t xml:space="preserve">. Context-specific findings in science are a legitimate and useful means to advance discovery, but at times, studies from one system can be re-purposed for insights into another </w:t>
      </w:r>
      <w:r w:rsidR="00BA2829">
        <w:fldChar w:fldCharType="begin"/>
      </w:r>
      <w:r w:rsidR="00BA2829">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BA2829">
        <w:rPr>
          <w:rFonts w:hint="cs"/>
        </w:rPr>
        <w:instrText>–</w:instrText>
      </w:r>
      <w:r w:rsidR="00BA282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fldChar w:fldCharType="separate"/>
      </w:r>
      <w:r w:rsidR="00BA2829">
        <w:rPr>
          <w:noProof/>
        </w:rPr>
        <w:t>(Fischer &amp; Riechers, 2019)</w:t>
      </w:r>
      <w:r w:rsidR="00BA2829">
        <w:fldChar w:fldCharType="end"/>
      </w:r>
      <w:r w:rsidR="00BA2829">
        <w:t xml:space="preserve">. </w:t>
      </w:r>
      <w:r>
        <w:t xml:space="preserve">Finally, the capacity to see the forest for the trees for even large-scale or broad basic research study can be a challenge. Science can be very specialized </w:t>
      </w:r>
      <w:r w:rsidR="00BA2829">
        <w:fldChar w:fldCharType="begin"/>
      </w:r>
      <w:r w:rsidR="00BA282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fldChar w:fldCharType="separate"/>
      </w:r>
      <w:r w:rsidR="00BA2829">
        <w:rPr>
          <w:noProof/>
        </w:rPr>
        <w:t>(Baron, 2010)</w:t>
      </w:r>
      <w:r w:rsidR="00BA2829">
        <w:fldChar w:fldCharType="end"/>
      </w:r>
      <w:r w:rsidR="00BA2829">
        <w:t xml:space="preserve">, </w:t>
      </w:r>
      <w:r>
        <w:t>and mobilizing knowledge for solutions requires both detailed expertise, scientific synthesis tools</w:t>
      </w:r>
      <w:r w:rsidR="007E021B">
        <w:t xml:space="preserve"> </w:t>
      </w:r>
      <w:r w:rsidR="007E021B">
        <w:fldChar w:fldCharType="begin"/>
      </w:r>
      <w:r w:rsidR="007E021B">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fldChar w:fldCharType="separate"/>
      </w:r>
      <w:r w:rsidR="007E021B">
        <w:rPr>
          <w:noProof/>
        </w:rPr>
        <w:t>(Lortie, 2014)</w:t>
      </w:r>
      <w:r w:rsidR="007E021B">
        <w:fldChar w:fldCharType="end"/>
      </w:r>
      <w:r>
        <w:t xml:space="preserve">, or a focus on identifying the salient elements associated with a study </w: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 </w:instrTex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DATA </w:instrText>
      </w:r>
      <w:r w:rsidR="007E021B">
        <w:fldChar w:fldCharType="end"/>
      </w:r>
      <w:r w:rsidR="007E021B">
        <w:fldChar w:fldCharType="separate"/>
      </w:r>
      <w:r w:rsidR="007E021B">
        <w:rPr>
          <w:noProof/>
        </w:rPr>
        <w:t>(Hao, 2018; Lewinsohn</w:t>
      </w:r>
      <w:r w:rsidR="007E021B" w:rsidRPr="007E021B">
        <w:rPr>
          <w:i/>
          <w:noProof/>
        </w:rPr>
        <w:t xml:space="preserve"> et al.</w:t>
      </w:r>
      <w:r w:rsidR="007E021B">
        <w:rPr>
          <w:noProof/>
        </w:rPr>
        <w:t>, 2015)</w:t>
      </w:r>
      <w:r w:rsidR="007E021B">
        <w:fldChar w:fldCharType="end"/>
      </w:r>
      <w:r>
        <w:t>. Often, seeing the forest also requires sampling many trees. This leads to the general proposal here that experts</w:t>
      </w:r>
      <w:ins w:id="44" w:author="zenrunner" w:date="2019-10-20T18:29:00Z">
        <w:r w:rsidR="00EC568A">
          <w:t xml:space="preserve"> that not currently engaged in collaboration and co-production with stakeholders</w:t>
        </w:r>
      </w:ins>
      <w:r>
        <w:t xml:space="preserve"> can promote reproducible and mobile knowledge for many fundamental scientific endeavors by considering these principles. This is both a set of principles </w:t>
      </w:r>
      <w:del w:id="45" w:author="zenrunner" w:date="2019-10-20T18:17:00Z">
        <w:r w:rsidDel="00830560">
          <w:delText>for how to make your research potentially</w:delText>
        </w:r>
      </w:del>
      <w:ins w:id="46" w:author="zenrunner" w:date="2019-10-20T18:17:00Z">
        <w:r w:rsidR="00830560">
          <w:t>to enable</w:t>
        </w:r>
      </w:ins>
      <w:r>
        <w:t xml:space="preserve"> reusable </w:t>
      </w:r>
      <w:ins w:id="47" w:author="zenrunner" w:date="2019-10-20T18:17:00Z">
        <w:r w:rsidR="00830560">
          <w:t xml:space="preserve">research </w:t>
        </w:r>
      </w:ins>
      <w:r>
        <w:t xml:space="preserve">by environmental managers and conservationists </w:t>
      </w:r>
      <w:r w:rsidR="00510B67">
        <w:fldChar w:fldCharType="begin"/>
      </w:r>
      <w:r w:rsidR="00510B67">
        <w:instrText xml:space="preserve"> ADDIN EN.CITE &lt;EndNote&gt;&lt;Cite&gt;&lt;Author&gt;Gerstner&lt;/Author&gt;&lt;Year&gt;2017&lt;/Year&gt;&lt;RecNum&gt;4835&lt;/RecNum&gt;&lt;DisplayText&gt;(Gerstner&lt;style face="italic"&gt; et al.&lt;/style&gt;,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fldChar w:fldCharType="separate"/>
      </w:r>
      <w:r w:rsidR="00510B67">
        <w:rPr>
          <w:noProof/>
        </w:rPr>
        <w:t>(Gerstner</w:t>
      </w:r>
      <w:r w:rsidR="00510B67" w:rsidRPr="00510B67">
        <w:rPr>
          <w:i/>
          <w:noProof/>
        </w:rPr>
        <w:t xml:space="preserve"> et al.</w:t>
      </w:r>
      <w:r w:rsidR="00510B67">
        <w:rPr>
          <w:noProof/>
        </w:rPr>
        <w:t>, 2017)</w:t>
      </w:r>
      <w:r w:rsidR="00510B67">
        <w:fldChar w:fldCharType="end"/>
      </w:r>
      <w:r w:rsidR="00510B67">
        <w:t xml:space="preserve"> </w:t>
      </w:r>
      <w:r>
        <w:t>and inform solutions for the environmental crisis.</w:t>
      </w:r>
      <w:ins w:id="48" w:author="zenrunner" w:date="2019-10-20T18:34:00Z">
        <w:r w:rsidR="00927647">
          <w:t xml:space="preserve"> </w:t>
        </w:r>
      </w:ins>
      <w:ins w:id="49" w:author="zenrunner" w:date="2019-10-20T18:35:00Z">
        <w:r w:rsidR="00927647">
          <w:t xml:space="preserve">We do not meant to imply that </w:t>
        </w:r>
      </w:ins>
      <w:ins w:id="50" w:author="zenrunner" w:date="2019-10-20T18:36:00Z">
        <w:r w:rsidR="00927647">
          <w:t>k</w:t>
        </w:r>
      </w:ins>
      <w:ins w:id="51" w:author="zenrunner" w:date="2019-10-20T18:34:00Z">
        <w:r w:rsidR="00927647">
          <w:t xml:space="preserve">nowledge </w:t>
        </w:r>
      </w:ins>
      <w:ins w:id="52" w:author="zenrunner" w:date="2019-10-20T18:35:00Z">
        <w:r w:rsidR="00AB5233">
          <w:t xml:space="preserve">transfer is linear </w:t>
        </w:r>
        <w:r w:rsidR="00927647">
          <w:t xml:space="preserve">or exclusively the domain of experts </w:t>
        </w:r>
      </w:ins>
      <w:r w:rsidR="00927647">
        <w:fldChar w:fldCharType="begin">
          <w:fldData xml:space="preserve">PEVuZE5vdGU+PENpdGU+PEF1dGhvcj5DYWxvPC9BdXRob3I+PFllYXI+MjAxODwvWWVhcj48UmVj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</w:fldData>
        </w:fldChar>
      </w:r>
      <w:r w:rsidR="00927647">
        <w:instrText xml:space="preserve"> ADDIN EN.CITE </w:instrText>
      </w:r>
      <w:r w:rsidR="00927647">
        <w:fldChar w:fldCharType="begin">
          <w:fldData xml:space="preserve">PEVuZE5vdGU+PENpdGU+PEF1dGhvcj5DYWxvPC9BdXRob3I+PFllYXI+MjAxODwvWWVhcj48UmVj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</w:fldData>
        </w:fldChar>
      </w:r>
      <w:r w:rsidR="00927647">
        <w:instrText xml:space="preserve"> ADDIN EN.CITE.DATA </w:instrText>
      </w:r>
      <w:r w:rsidR="00927647">
        <w:fldChar w:fldCharType="end"/>
      </w:r>
      <w:r w:rsidR="00927647">
        <w:fldChar w:fldCharType="separate"/>
      </w:r>
      <w:r w:rsidR="00927647">
        <w:rPr>
          <w:noProof/>
        </w:rPr>
        <w:t>(Calo, 2018; Fern</w:t>
      </w:r>
      <w:r w:rsidR="00927647">
        <w:rPr>
          <w:rFonts w:hint="cs"/>
          <w:noProof/>
        </w:rPr>
        <w:t>á</w:t>
      </w:r>
      <w:r w:rsidR="00927647">
        <w:rPr>
          <w:noProof/>
        </w:rPr>
        <w:t>ndez, 2016)</w:t>
      </w:r>
      <w:r w:rsidR="00927647">
        <w:fldChar w:fldCharType="end"/>
      </w:r>
      <w:ins w:id="53" w:author="zenrunner" w:date="2019-10-20T18:36:00Z">
        <w:r w:rsidR="00AB5233">
          <w:t xml:space="preserve">, </w:t>
        </w:r>
      </w:ins>
      <w:ins w:id="54" w:author="zenrunner" w:date="2019-10-20T18:35:00Z">
        <w:r w:rsidR="00927647">
          <w:t xml:space="preserve">but </w:t>
        </w:r>
      </w:ins>
      <w:ins w:id="55" w:author="zenrunner" w:date="2019-10-20T18:36:00Z">
        <w:r w:rsidR="00C95805">
          <w:t xml:space="preserve">that the wealth of </w:t>
        </w:r>
      </w:ins>
      <w:ins w:id="56" w:author="zenrunner" w:date="2019-10-20T18:39:00Z">
        <w:r w:rsidR="00182CAB">
          <w:t xml:space="preserve">published </w:t>
        </w:r>
      </w:ins>
      <w:ins w:id="57" w:author="zenrunner" w:date="2019-10-20T18:38:00Z">
        <w:r w:rsidR="00DD324C">
          <w:t xml:space="preserve">environmental </w:t>
        </w:r>
      </w:ins>
      <w:ins w:id="58" w:author="zenrunner" w:date="2019-10-20T18:36:00Z">
        <w:r w:rsidR="00C95805">
          <w:t xml:space="preserve">science </w:t>
        </w:r>
        <w:r w:rsidR="00C6215E">
          <w:t xml:space="preserve">can be </w:t>
        </w:r>
      </w:ins>
      <w:ins w:id="59" w:author="zenrunner" w:date="2019-10-20T18:37:00Z">
        <w:r w:rsidR="00C6215E">
          <w:t>made more accessible</w:t>
        </w:r>
      </w:ins>
      <w:ins w:id="60" w:author="zenrunner" w:date="2019-10-20T18:39:00Z">
        <w:r w:rsidR="00D32ECC">
          <w:t xml:space="preserve"> through these </w:t>
        </w:r>
        <w:r w:rsidR="00071E6B">
          <w:t xml:space="preserve">simple </w:t>
        </w:r>
        <w:r w:rsidR="00D32ECC">
          <w:t>ideas</w:t>
        </w:r>
      </w:ins>
      <w:ins w:id="61" w:author="zenrunner" w:date="2019-10-20T18:37:00Z">
        <w:r w:rsidR="00C6215E">
          <w:t>.</w:t>
        </w:r>
      </w:ins>
    </w:p>
    <w:p w14:paraId="4411CA07" w14:textId="65B50ABB" w:rsidR="00BE7376" w:rsidRDefault="00DF1DED">
      <w:pPr>
        <w:pStyle w:val="BodyText"/>
      </w:pPr>
      <w:r>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fldChar w:fldCharType="begin">
          <w:fldData xml:space="preserve">PEVuZE5vdGU+PENpdGU+PEF1dGhvcj5BY29jZWxsYTwvQXV0aG9yPjxZZWFyPjIwMTU8L1llYXI+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=
</w:fldData>
        </w:fldChar>
      </w:r>
      <w:r w:rsidR="00561B82">
        <w:instrText xml:space="preserve"> ADDIN EN.CITE </w:instrText>
      </w:r>
      <w:r w:rsidR="00561B82">
        <w:fldChar w:fldCharType="begin">
          <w:fldData xml:space="preserve">PEVuZE5vdGU+PENpdGU+PEF1dGhvcj5BY29jZWxsYTwvQXV0aG9yPjxZZWFyPjIwMTU8L1llYXI+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=
</w:fldData>
        </w:fldChar>
      </w:r>
      <w:r w:rsidR="00561B82">
        <w:instrText xml:space="preserve"> ADDIN EN.CITE.DATA </w:instrText>
      </w:r>
      <w:r w:rsidR="00561B82">
        <w:fldChar w:fldCharType="end"/>
      </w:r>
      <w:r w:rsidR="00C1779B">
        <w:fldChar w:fldCharType="separate"/>
      </w:r>
      <w:r w:rsidR="00561B82">
        <w:rPr>
          <w:noProof/>
        </w:rPr>
        <w:t>(Acocella, 2015; Bonebrake</w:t>
      </w:r>
      <w:r w:rsidR="00561B82" w:rsidRPr="00561B82">
        <w:rPr>
          <w:i/>
          <w:noProof/>
        </w:rPr>
        <w:t xml:space="preserve"> et al.</w:t>
      </w:r>
      <w:r w:rsidR="00561B82">
        <w:rPr>
          <w:noProof/>
        </w:rPr>
        <w:t>, 2018)</w:t>
      </w:r>
      <w:r w:rsidR="00C1779B">
        <w:fldChar w:fldCharType="end"/>
      </w:r>
      <w:r w:rsidR="00C1779B">
        <w:t xml:space="preserve">. </w:t>
      </w:r>
      <w:r>
        <w:t xml:space="preserve">Grand challenges for the environment in particular are ones that necessitate connections between disciplines and require evidence from potential studies that examine different components of the environment such as </w:t>
      </w:r>
      <w:r>
        <w:lastRenderedPageBreak/>
        <w:t>climate, ecology, species biology, or research from any number of levels</w:t>
      </w:r>
      <w:r w:rsidR="00ED3591">
        <w:t xml:space="preserve"> </w:t>
      </w:r>
      <w:r w:rsidR="00ED3591">
        <w:fldChar w:fldCharType="begin">
          <w:fldData xml:space="preserve">PEVuZE5vdGU+PENpdGU+PEF1dGhvcj5NYWNwaGVyc29uPC9BdXRob3I+PFllYXI+MjAxNzwvWWVh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</w:fldData>
        </w:fldChar>
      </w:r>
      <w:r w:rsidR="007B65DD">
        <w:instrText xml:space="preserve"> ADDIN EN.CITE </w:instrText>
      </w:r>
      <w:r w:rsidR="007B65DD">
        <w:fldChar w:fldCharType="begin">
          <w:fldData xml:space="preserve">PEVuZE5vdGU+PENpdGU+PEF1dGhvcj5NYWNwaGVyc29uPC9BdXRob3I+PFllYXI+MjAxNzwvWWVh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</w:fldData>
        </w:fldChar>
      </w:r>
      <w:r w:rsidR="007B65DD">
        <w:instrText xml:space="preserve"> ADDIN EN.CITE.DATA </w:instrText>
      </w:r>
      <w:r w:rsidR="007B65DD">
        <w:fldChar w:fldCharType="end"/>
      </w:r>
      <w:r w:rsidR="00ED3591">
        <w:fldChar w:fldCharType="separate"/>
      </w:r>
      <w:r w:rsidR="007B65DD">
        <w:rPr>
          <w:noProof/>
        </w:rPr>
        <w:t>(Bonebrake</w:t>
      </w:r>
      <w:r w:rsidR="007B65DD" w:rsidRPr="007B65DD">
        <w:rPr>
          <w:i/>
          <w:noProof/>
        </w:rPr>
        <w:t xml:space="preserve"> et al.</w:t>
      </w:r>
      <w:r w:rsidR="007B65DD">
        <w:rPr>
          <w:noProof/>
        </w:rPr>
        <w:t>, 2018; Macpherson &amp; Segarra, 2017)</w:t>
      </w:r>
      <w:r w:rsidR="00ED3591">
        <w:fldChar w:fldCharType="end"/>
      </w:r>
      <w:r>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t xml:space="preserve"> </w:t>
      </w:r>
      <w:r w:rsidR="00ED3591">
        <w:fldChar w:fldCharType="begin"/>
      </w:r>
      <w:r w:rsidR="00ED3591">
        <w:instrText xml:space="preserve"> ADDIN EN.CITE &lt;EndNote&gt;&lt;Cite&gt;&lt;Author&gt;Fiutem&lt;/Author&gt;&lt;Year&gt;1996&lt;/Year&gt;&lt;RecNum&gt;6045&lt;/RecNum&gt;&lt;DisplayText&gt;(Fiutem &amp;amp;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fldChar w:fldCharType="separate"/>
      </w:r>
      <w:r w:rsidR="00ED3591">
        <w:rPr>
          <w:noProof/>
        </w:rPr>
        <w:t>(Fiutem &amp; Antoniol, 1996)</w:t>
      </w:r>
      <w:r w:rsidR="00ED3591">
        <w:fldChar w:fldCharType="end"/>
      </w:r>
      <w:r>
        <w:t>. The same process can be applied to basic science as a system for supporting environmental management decisions. It should be applicable to multiple local-extent challenges when adjusted to fit the circumstances (like a software application that can run under different operating systems). Finally, a tool or solution is the desired outcome from the primary research to support evidence-based</w:t>
      </w:r>
      <w:ins w:id="62" w:author="zenrunner" w:date="2019-10-20T18:50:00Z">
        <w:r w:rsidR="007B65DD">
          <w:t>/informed</w:t>
        </w:r>
      </w:ins>
      <w:r>
        <w:t xml:space="preserve"> decision making in conservation</w:t>
      </w:r>
      <w:ins w:id="63" w:author="zenrunner" w:date="2019-10-20T18:50:00Z">
        <w:r w:rsidR="00F123D6">
          <w:t xml:space="preserve"> </w:t>
        </w:r>
      </w:ins>
      <w:r w:rsidR="00F123D6">
        <w:fldChar w:fldCharType="begin"/>
      </w:r>
      <w:r w:rsidR="00F123D6">
        <w:instrText xml:space="preserve"> ADDIN EN.CITE &lt;EndNote&gt;&lt;Cite&gt;&lt;Author&gt;Maillet&lt;/Author&gt;&lt;Year&gt;2019&lt;/Year&gt;&lt;RecNum&gt;6360&lt;/RecNum&gt;&lt;DisplayText&gt;(Maillet&lt;style face="italic"&gt; et al.&lt;/style&gt;,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F123D6">
        <w:fldChar w:fldCharType="separate"/>
      </w:r>
      <w:r w:rsidR="00F123D6">
        <w:rPr>
          <w:noProof/>
        </w:rPr>
        <w:t>(Maillet</w:t>
      </w:r>
      <w:r w:rsidR="00F123D6" w:rsidRPr="00F123D6">
        <w:rPr>
          <w:i/>
          <w:noProof/>
        </w:rPr>
        <w:t xml:space="preserve"> et al.</w:t>
      </w:r>
      <w:r w:rsidR="00F123D6">
        <w:rPr>
          <w:noProof/>
        </w:rPr>
        <w:t>, 2019)</w:t>
      </w:r>
      <w:r w:rsidR="00F123D6">
        <w:fldChar w:fldCharType="end"/>
      </w:r>
      <w:r>
        <w:t xml:space="preserve">. In this case, a tool is </w:t>
      </w:r>
      <w:ins w:id="64" w:author="zenrunner" w:date="2019-10-20T18:52:00Z">
        <w:r w:rsidR="009747EC">
          <w:t xml:space="preserve">a </w:t>
        </w:r>
      </w:ins>
      <w:del w:id="65" w:author="zenrunner" w:date="2019-10-20T18:52:00Z">
        <w:r w:rsidDel="009747EC">
          <w:delText>a methodology researchers use</w:delText>
        </w:r>
      </w:del>
      <w:ins w:id="66" w:author="zenrunner" w:date="2019-10-20T18:52:00Z">
        <w:r w:rsidR="009747EC">
          <w:t xml:space="preserve">methodology researchers can </w:t>
        </w:r>
      </w:ins>
      <w:ins w:id="67" w:author="zenrunner" w:date="2019-10-20T18:54:00Z">
        <w:r w:rsidR="0022127E">
          <w:t>promote</w:t>
        </w:r>
      </w:ins>
      <w:r>
        <w:t xml:space="preserve"> </w:t>
      </w:r>
      <w:del w:id="68" w:author="zenrunner" w:date="2019-10-20T18:53:00Z">
        <w:r w:rsidDel="003717A0">
          <w:delText xml:space="preserve">that </w:delText>
        </w:r>
        <w:r w:rsidDel="009747EC">
          <w:delText xml:space="preserve">can </w:delText>
        </w:r>
        <w:r w:rsidDel="003717A0">
          <w:delText xml:space="preserve">facilitate managers </w:delText>
        </w:r>
      </w:del>
      <w:r>
        <w:t xml:space="preserve">to either identify </w:t>
      </w:r>
      <w:del w:id="69" w:author="zenrunner" w:date="2019-10-20T18:53:00Z">
        <w:r w:rsidDel="003717A0">
          <w:delText xml:space="preserve">best </w:delText>
        </w:r>
      </w:del>
      <w:r>
        <w:t>ways to measure</w:t>
      </w:r>
      <w:ins w:id="70" w:author="zenrunner" w:date="2019-10-20T18:55:00Z">
        <w:r w:rsidR="00307A39">
          <w:t>/</w:t>
        </w:r>
      </w:ins>
      <w:del w:id="71" w:author="zenrunner" w:date="2019-10-20T18:55:00Z">
        <w:r w:rsidDel="00307A39">
          <w:delText>/</w:delText>
        </w:r>
      </w:del>
      <w:r>
        <w:t>identify issues or to provide solutions for their specific challenge</w:t>
      </w:r>
      <w:ins w:id="72" w:author="zenrunner" w:date="2019-10-20T18:52:00Z">
        <w:r w:rsidR="00F123D6">
          <w:t xml:space="preserve"> </w:t>
        </w:r>
      </w:ins>
      <w:ins w:id="73" w:author="zenrunner" w:date="2019-10-20T18:55:00Z">
        <w:r w:rsidR="000A33DA">
          <w:t xml:space="preserve">- </w:t>
        </w:r>
      </w:ins>
      <w:ins w:id="74" w:author="zenrunner" w:date="2019-10-20T18:52:00Z">
        <w:r w:rsidR="00F123D6">
          <w:t>not necessarily directly examined in a publication</w:t>
        </w:r>
      </w:ins>
      <w:ins w:id="75" w:author="zenrunner" w:date="2019-10-20T18:53:00Z">
        <w:r w:rsidR="00432C81">
          <w:t xml:space="preserve"> or produced through stakeholder collaboration a priori</w:t>
        </w:r>
      </w:ins>
      <w:r>
        <w:t>. Any tool is linked to its respective reproducible solution by the fundamental concepts of reproducibility</w:t>
      </w:r>
      <w:r w:rsidR="00F85C35">
        <w:t xml:space="preserve"> </w:t>
      </w:r>
      <w:r w:rsidR="00F85C35">
        <w:fldChar w:fldCharType="begin"/>
      </w:r>
      <w:r w:rsidR="00F85C35">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fldChar w:fldCharType="separate"/>
      </w:r>
      <w:r w:rsidR="00F85C35">
        <w:rPr>
          <w:noProof/>
        </w:rPr>
        <w:t>(Baker, 2016)</w:t>
      </w:r>
      <w:r w:rsidR="00F85C35">
        <w:fldChar w:fldCharType="end"/>
      </w:r>
      <w:r>
        <w:t xml:space="preserve">. These can include </w:t>
      </w:r>
      <w:del w:id="76" w:author="zenrunner" w:date="2019-10-20T18:56:00Z">
        <w:r w:rsidDel="008C2B83">
          <w:delText xml:space="preserve">primarily </w:delText>
        </w:r>
      </w:del>
      <w:r>
        <w:t>conceptual replication, i.e.</w:t>
      </w:r>
      <w:ins w:id="77" w:author="zenrunner" w:date="2019-10-20T18:56:00Z">
        <w:r w:rsidR="00C648B3">
          <w:t xml:space="preserve"> </w:t>
        </w:r>
      </w:ins>
      <w:del w:id="78" w:author="zenrunner" w:date="2019-10-20T18:56:00Z">
        <w:r w:rsidDel="00C648B3">
          <w:delText> </w:delText>
        </w:r>
      </w:del>
      <w:r>
        <w:t xml:space="preserve">repeating the ideas, but there are many other solutions. Here, we propose that both direct replication (replicating the same approach in another context) and conceptual replication (repeated tests of the same concept but with different methods) </w:t>
      </w:r>
      <w:r w:rsidR="00F85C35">
        <w:fldChar w:fldCharType="begin"/>
      </w:r>
      <w:r w:rsidR="00F85C35">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fldChar w:fldCharType="separate"/>
      </w:r>
      <w:r w:rsidR="00F85C35">
        <w:rPr>
          <w:noProof/>
        </w:rPr>
        <w:t>(Kelly, 2006)</w:t>
      </w:r>
      <w:r w:rsidR="00F85C35">
        <w:fldChar w:fldCharType="end"/>
      </w:r>
      <w:r w:rsidR="00F85C35">
        <w:t xml:space="preserve"> </w:t>
      </w:r>
      <w:r>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23647EBE" w:rsidR="00BE7376" w:rsidRDefault="00DF1DED">
      <w:pPr>
        <w:pStyle w:val="BodyText"/>
      </w:pPr>
      <w:r>
        <w:t>The heuristic developed here was inspired by the ‘ten simple rules’ paper format pioneered by Phillip Bourne in the field of computational biology</w:t>
      </w:r>
      <w:r w:rsidR="00907E15">
        <w:t xml:space="preserve"> </w:t>
      </w:r>
      <w:r w:rsidR="00907E15">
        <w:fldChar w:fldCharType="begin"/>
      </w:r>
      <w:r w:rsidR="00907E15">
        <w:instrText xml:space="preserve"> ADDIN EN.CITE &lt;EndNote&gt;&lt;Cite&gt;&lt;Author&gt;Bourne&lt;/Author&gt;&lt;Year&gt;2006&lt;/Year&gt;&lt;RecNum&gt;5522&lt;/RecNum&gt;&lt;DisplayText&gt;(Bourne &amp;amp;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fldChar w:fldCharType="separate"/>
      </w:r>
      <w:r w:rsidR="00907E15">
        <w:rPr>
          <w:noProof/>
        </w:rPr>
        <w:t>(Bourne &amp; Chalupa, 2006)</w:t>
      </w:r>
      <w:r w:rsidR="00907E15">
        <w:fldChar w:fldCharType="end"/>
      </w:r>
      <w:r>
        <w:t>. We propose that by distilling the concepts that promote engagement with scientific literature outside of the research community, managers can rely on broader sources of scientific knowledge to make decisions</w:t>
      </w:r>
      <w:ins w:id="79" w:author="zenrunner" w:date="2019-10-20T18:57:00Z">
        <w:r w:rsidR="00A101CD">
          <w:t xml:space="preserve"> in addition to those co-produced and </w:t>
        </w:r>
      </w:ins>
      <w:ins w:id="80" w:author="zenrunner" w:date="2019-10-20T18:58:00Z">
        <w:r w:rsidR="00A101CD">
          <w:t>collaboratively developed</w:t>
        </w:r>
      </w:ins>
      <w:r>
        <w:t xml:space="preserve">. </w:t>
      </w:r>
      <w:del w:id="81" w:author="zenrunner" w:date="2019-10-20T18:58:00Z">
        <w:r w:rsidDel="00A17450">
          <w:delText>Additionally</w:delText>
        </w:r>
      </w:del>
      <w:ins w:id="82" w:author="zenrunner" w:date="2019-10-20T18:58:00Z">
        <w:r w:rsidR="00A17450">
          <w:t>Furthermore</w:t>
        </w:r>
      </w:ins>
      <w:r>
        <w:t xml:space="preserve">, researchers can </w:t>
      </w:r>
      <w:del w:id="83" w:author="zenrunner" w:date="2019-10-20T18:59:00Z">
        <w:r w:rsidDel="00907216">
          <w:delText>better understand the perspective of managers facilitating science and</w:delText>
        </w:r>
      </w:del>
      <w:ins w:id="84" w:author="zenrunner" w:date="2019-10-20T18:59:00Z">
        <w:r w:rsidR="00907216">
          <w:t>reframe their</w:t>
        </w:r>
      </w:ins>
      <w:r>
        <w:t xml:space="preserve"> scientific communication</w:t>
      </w:r>
      <w:ins w:id="85" w:author="zenrunner" w:date="2019-10-20T18:59:00Z">
        <w:r w:rsidR="00907216">
          <w:t xml:space="preserve"> (when appropriate) </w:t>
        </w:r>
      </w:ins>
      <w:del w:id="86" w:author="zenrunner" w:date="2019-10-20T18:59:00Z">
        <w:r w:rsidDel="00907216">
          <w:delText xml:space="preserve"> that is</w:delText>
        </w:r>
      </w:del>
      <w:ins w:id="87" w:author="zenrunner" w:date="2019-10-20T18:59:00Z">
        <w:r w:rsidR="00907216">
          <w:t>to make it</w:t>
        </w:r>
      </w:ins>
      <w:r>
        <w:t xml:space="preserve"> more relevant to managers without compromising their </w:t>
      </w:r>
      <w:ins w:id="88" w:author="zenrunner" w:date="2019-10-20T19:00:00Z">
        <w:r w:rsidR="000E644E">
          <w:t xml:space="preserve">respective fundamental </w:t>
        </w:r>
      </w:ins>
      <w:r>
        <w:t xml:space="preserve">research </w:t>
      </w:r>
      <w:del w:id="89" w:author="zenrunner" w:date="2019-10-20T19:00:00Z">
        <w:r w:rsidDel="000E644E">
          <w:delText xml:space="preserve">respective </w:delText>
        </w:r>
      </w:del>
      <w:r>
        <w:t>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Default="0052654D">
      <w:pPr>
        <w:pStyle w:val="FirstParagraph"/>
        <w:rPr>
          <w:b/>
        </w:rPr>
      </w:pPr>
    </w:p>
    <w:p w14:paraId="16EE3CBF" w14:textId="0E65593F" w:rsidR="003B7345" w:rsidRDefault="00382D94">
      <w:pPr>
        <w:pStyle w:val="FirstParagraph"/>
        <w:rPr>
          <w:b/>
        </w:rPr>
      </w:pPr>
      <w:r>
        <w:rPr>
          <w:b/>
        </w:rPr>
        <w:t>P</w:t>
      </w:r>
      <w:r w:rsidR="003B7345">
        <w:rPr>
          <w:b/>
        </w:rPr>
        <w:t>rinciples</w:t>
      </w:r>
    </w:p>
    <w:p w14:paraId="05055A2B" w14:textId="0C5CEBFE" w:rsidR="00BE7376" w:rsidRDefault="00DF1DED">
      <w:pPr>
        <w:pStyle w:val="FirstParagraph"/>
      </w:pPr>
      <w:r>
        <w:rPr>
          <w:b/>
        </w:rPr>
        <w:t>1. Reframe the problem as challenge.</w:t>
      </w:r>
      <w:r>
        <w:t xml:space="preserve"> Doom-and-gloom is a pervasive theme in the </w:t>
      </w:r>
      <w:del w:id="90" w:author="zenrunner" w:date="2019-10-20T19:02:00Z">
        <w:r w:rsidDel="007A719E">
          <w:delText xml:space="preserve">reporting and social </w:delText>
        </w:r>
      </w:del>
      <w:r>
        <w:t xml:space="preserve">media discussions of ecology and environmental sciences that </w:t>
      </w:r>
      <w:del w:id="91" w:author="zenrunner" w:date="2019-10-20T19:02:00Z">
        <w:r w:rsidDel="00FF388A">
          <w:delText xml:space="preserve">can </w:delText>
        </w:r>
      </w:del>
      <w:r>
        <w:t>reduce</w:t>
      </w:r>
      <w:ins w:id="92" w:author="zenrunner" w:date="2019-10-20T19:02:00Z">
        <w:r w:rsidR="00FF388A">
          <w:t>s</w:t>
        </w:r>
      </w:ins>
      <w:r>
        <w:t xml:space="preserve"> our productivity and capacity to solve problems. It can shut down even the most motivated of minds</w:t>
      </w:r>
      <w:ins w:id="93" w:author="zenrunner" w:date="2019-10-20T19:01:00Z">
        <w:r w:rsidR="001371EA">
          <w:t xml:space="preserve">. </w:t>
        </w:r>
      </w:ins>
      <w:del w:id="94" w:author="zenrunner" w:date="2019-10-20T19:01:00Z">
        <w:r w:rsidDel="001371EA">
          <w:delText xml:space="preserve"> – but b</w:delText>
        </w:r>
      </w:del>
      <w:ins w:id="95" w:author="zenrunner" w:date="2019-10-20T19:04:00Z">
        <w:r w:rsidR="008D4C03">
          <w:t>R</w:t>
        </w:r>
      </w:ins>
      <w:del w:id="96" w:author="zenrunner" w:date="2019-10-20T19:04:00Z">
        <w:r w:rsidDel="008D4C03">
          <w:delText>eyond th</w:delText>
        </w:r>
      </w:del>
      <w:del w:id="97" w:author="zenrunner" w:date="2019-10-20T19:03:00Z">
        <w:r w:rsidDel="006555AE">
          <w:delText>e</w:delText>
        </w:r>
      </w:del>
      <w:del w:id="98" w:author="zenrunner" w:date="2019-10-20T19:04:00Z">
        <w:r w:rsidDel="008D4C03">
          <w:delText xml:space="preserve"> issue</w:delText>
        </w:r>
      </w:del>
      <w:del w:id="99" w:author="zenrunner" w:date="2019-10-20T19:03:00Z">
        <w:r w:rsidDel="006555AE">
          <w:delText xml:space="preserve"> of motivation</w:delText>
        </w:r>
      </w:del>
      <w:del w:id="100" w:author="zenrunner" w:date="2019-10-20T19:04:00Z">
        <w:r w:rsidDel="008D4C03">
          <w:delText>, r</w:delText>
        </w:r>
      </w:del>
      <w:r>
        <w:t xml:space="preserve">eframing a problem as a </w:t>
      </w:r>
      <w:r>
        <w:rPr>
          <w:i/>
        </w:rPr>
        <w:t>challenge</w:t>
      </w:r>
      <w:r>
        <w:t xml:space="preserve"> can </w:t>
      </w:r>
      <w:del w:id="101" w:author="zenrunner" w:date="2019-10-20T19:03:00Z">
        <w:r w:rsidDel="00775307">
          <w:delText xml:space="preserve">reveal </w:delText>
        </w:r>
      </w:del>
      <w:ins w:id="102" w:author="zenrunner" w:date="2019-10-20T19:03:00Z">
        <w:r w:rsidR="00775307">
          <w:t xml:space="preserve">illuminate </w:t>
        </w:r>
      </w:ins>
      <w:r>
        <w:t>solution</w:t>
      </w:r>
      <w:ins w:id="103" w:author="zenrunner" w:date="2019-10-20T19:04:00Z">
        <w:r w:rsidR="00F33B74">
          <w:t>s</w:t>
        </w:r>
      </w:ins>
      <w:del w:id="104" w:author="zenrunner" w:date="2019-10-20T19:04:00Z">
        <w:r w:rsidDel="008D4C03">
          <w:delText xml:space="preserve"> </w:delText>
        </w:r>
        <w:r w:rsidDel="00F33B74">
          <w:delText>sets</w:delText>
        </w:r>
      </w:del>
      <w:del w:id="105" w:author="zenrunner" w:date="2019-10-20T19:03:00Z">
        <w:r w:rsidDel="00775307">
          <w:delText xml:space="preserve"> that otherwise remain hidden</w:delText>
        </w:r>
      </w:del>
      <w:r>
        <w:t xml:space="preserve">. For example, </w:t>
      </w:r>
      <w:del w:id="106" w:author="zenrunner" w:date="2019-10-20T19:02:00Z">
        <w:r w:rsidDel="00A21825">
          <w:delText xml:space="preserve">consider the problem of </w:delText>
        </w:r>
      </w:del>
      <w:r>
        <w:t xml:space="preserve">human-wildlife conflict between carnivores and the people living near the Ruaha National Park boundary in Tanzania. The </w:t>
      </w:r>
      <w:r>
        <w:rPr>
          <w:i/>
        </w:rPr>
        <w:t>problem</w:t>
      </w:r>
      <w:r>
        <w:t xml:space="preserve"> is that 98.5% of people perceive wildlife as a threat to their livestock resulting in increased likelihood for human-wildlife conflict</w:t>
      </w:r>
      <w:r w:rsidR="00A97653">
        <w:t xml:space="preserve"> </w:t>
      </w:r>
      <w:r w:rsidR="00A97653">
        <w:fldChar w:fldCharType="begin"/>
      </w:r>
      <w:r w:rsidR="00A97653">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A97653">
        <w:rPr>
          <w:rFonts w:hint="cs"/>
        </w:rPr>
        <w:instrText>‘</w:instrText>
      </w:r>
      <w:r w:rsidR="00A97653">
        <w:instrText>contagious conflict</w:instrText>
      </w:r>
      <w:r w:rsidR="00A97653">
        <w:rPr>
          <w:rFonts w:hint="cs"/>
        </w:rPr>
        <w:instrText>’</w:instrText>
      </w:r>
      <w:r w:rsidR="00A97653">
        <w:instrText>: Multiple factors influence perceived problems with carnivores in Tanzania</w:instrText>
      </w:r>
      <w:r w:rsidR="00A97653">
        <w:rPr>
          <w:rFonts w:hint="cs"/>
        </w:rPr>
        <w:instrText>’</w:instrText>
      </w:r>
      <w:r w:rsidR="00A97653">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A97653">
        <w:fldChar w:fldCharType="separate"/>
      </w:r>
      <w:r w:rsidR="00A97653">
        <w:rPr>
          <w:noProof/>
        </w:rPr>
        <w:t>(Dickman</w:t>
      </w:r>
      <w:r w:rsidR="00A97653" w:rsidRPr="00A97653">
        <w:rPr>
          <w:i/>
          <w:noProof/>
        </w:rPr>
        <w:t xml:space="preserve"> et al.</w:t>
      </w:r>
      <w:r w:rsidR="00A97653">
        <w:rPr>
          <w:noProof/>
        </w:rPr>
        <w:t>, 2014)</w:t>
      </w:r>
      <w:r w:rsidR="00A97653">
        <w:fldChar w:fldCharType="end"/>
      </w:r>
      <w:r>
        <w:t xml:space="preserve">. Re-framed, the </w:t>
      </w:r>
      <w:r w:rsidRPr="00A15CF1">
        <w:rPr>
          <w:i/>
          <w:rPrChange w:id="107" w:author="zenrunner" w:date="2019-10-20T19:04:00Z">
            <w:rPr/>
          </w:rPrChange>
        </w:rPr>
        <w:t>challenge</w:t>
      </w:r>
      <w:r>
        <w:t xml:space="preserve"> </w:t>
      </w:r>
      <w:del w:id="108" w:author="zenrunner" w:date="2019-10-20T19:04:00Z">
        <w:r w:rsidDel="00462B81">
          <w:delText>can be</w:delText>
        </w:r>
      </w:del>
      <w:ins w:id="109" w:author="zenrunner" w:date="2019-10-20T19:04:00Z">
        <w:r w:rsidR="00462B81">
          <w:t>is</w:t>
        </w:r>
      </w:ins>
      <w:r>
        <w:t xml:space="preserve"> to improve perception of wildlife in areas with high human-wildlife </w:t>
      </w:r>
      <w:del w:id="110" w:author="zenrunner" w:date="2019-10-20T19:04:00Z">
        <w:r w:rsidDel="0036593F">
          <w:delText>conflict opportunities</w:delText>
        </w:r>
      </w:del>
      <w:ins w:id="111" w:author="zenrunner" w:date="2019-10-20T19:04:00Z">
        <w:r w:rsidR="0036593F">
          <w:t>interactions</w:t>
        </w:r>
      </w:ins>
      <w:r>
        <w:t xml:space="preserve">. It is a small change in semantics but a potentially </w:t>
      </w:r>
      <w:r>
        <w:lastRenderedPageBreak/>
        <w:t xml:space="preserve">profound change in </w:t>
      </w:r>
      <w:del w:id="112" w:author="zenrunner" w:date="2019-10-20T19:06:00Z">
        <w:r w:rsidDel="00B75C95">
          <w:delText>direction</w:delText>
        </w:r>
      </w:del>
      <w:ins w:id="113" w:author="zenrunner" w:date="2019-10-20T19:06:00Z">
        <w:r w:rsidR="00B75C95">
          <w:t>social context</w:t>
        </w:r>
      </w:ins>
      <w:r>
        <w:t>. The challenge can also include improving experiences for people with wildlife or reducing their losses to wildlife.</w:t>
      </w:r>
    </w:p>
    <w:p w14:paraId="3960E51C" w14:textId="30198667" w:rsidR="00BE7376" w:rsidRDefault="00DF1DED">
      <w:pPr>
        <w:pStyle w:val="BodyText"/>
      </w:pPr>
      <w:r>
        <w:rPr>
          <w:b/>
        </w:rPr>
        <w:t>2. Describe the scope and extent of the challenge.</w:t>
      </w:r>
      <w:r>
        <w:t xml:space="preserve"> Defining the scope of a challenge conceptually and the extent geographically will ensure that potential solutions fit the challenge. Moving across scales is a common issue in ecology</w:t>
      </w:r>
      <w:r w:rsidR="00DC257A">
        <w:t xml:space="preserve"> </w:t>
      </w:r>
      <w:r w:rsidR="00DC257A">
        <w:fldChar w:fldCharType="begin"/>
      </w:r>
      <w:r w:rsidR="00DC257A">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fldChar w:fldCharType="separate"/>
      </w:r>
      <w:r w:rsidR="00DC257A">
        <w:rPr>
          <w:noProof/>
        </w:rPr>
        <w:t>(Sandel, 2015)</w:t>
      </w:r>
      <w:r w:rsidR="00DC257A">
        <w:fldChar w:fldCharType="end"/>
      </w:r>
      <w:r>
        <w:t>, and proposing a spatial scale, using common terms, and describing the breadth of the challenge will accelerate interdisciplinary solutions (i.e. the wildlife-human challenge above is ecological and societal). The challenge can be problematic on local, regional, or global scales, and solutions can be needed for each. Conceptually, the scope is broad in the human-wildlife conflict example whilst the extent is primarily local to the area surrounding the Southern border of the Ruaha National Park. Articulating scope and scale informs assessment of severity.</w:t>
      </w:r>
    </w:p>
    <w:p w14:paraId="55423392" w14:textId="59FD5756" w:rsidR="00BE7376" w:rsidRDefault="00DF1DED">
      <w:pPr>
        <w:pStyle w:val="BodyText"/>
      </w:pPr>
      <w:r>
        <w:rPr>
          <w:b/>
        </w:rPr>
        <w:t>3. Explicitly link the basic science to management implications and policy.</w:t>
      </w:r>
      <w:r>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depredation of livestock impacted 61.1% of households in some form, but livestock losses due to disease or theft were actually the most consistent negative drivers of total loss</w:t>
      </w:r>
      <w:r w:rsidR="005E64F8">
        <w:t xml:space="preserve"> </w:t>
      </w:r>
      <w:r w:rsidR="005E64F8">
        <w:fldChar w:fldCharType="begin"/>
      </w:r>
      <w:r w:rsidR="005E64F8">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5E64F8">
        <w:rPr>
          <w:rFonts w:hint="cs"/>
        </w:rPr>
        <w:instrText>‘</w:instrText>
      </w:r>
      <w:r w:rsidR="005E64F8">
        <w:instrText>contagious conflict</w:instrText>
      </w:r>
      <w:r w:rsidR="005E64F8">
        <w:rPr>
          <w:rFonts w:hint="cs"/>
        </w:rPr>
        <w:instrText>’</w:instrText>
      </w:r>
      <w:r w:rsidR="005E64F8">
        <w:instrText>: Multiple factors influence perceived problems with carnivores in Tanzania</w:instrText>
      </w:r>
      <w:r w:rsidR="005E64F8">
        <w:rPr>
          <w:rFonts w:hint="cs"/>
        </w:rPr>
        <w:instrText>’</w:instrText>
      </w:r>
      <w:r w:rsidR="005E64F8">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5E64F8">
        <w:fldChar w:fldCharType="separate"/>
      </w:r>
      <w:r w:rsidR="005E64F8">
        <w:rPr>
          <w:noProof/>
        </w:rPr>
        <w:t>(Dickman</w:t>
      </w:r>
      <w:r w:rsidR="005E64F8" w:rsidRPr="005E64F8">
        <w:rPr>
          <w:i/>
          <w:noProof/>
        </w:rPr>
        <w:t xml:space="preserve"> et al.</w:t>
      </w:r>
      <w:r w:rsidR="005E64F8">
        <w:rPr>
          <w:noProof/>
        </w:rPr>
        <w:t>, 2014)</w:t>
      </w:r>
      <w:r w:rsidR="005E64F8">
        <w:fldChar w:fldCharType="end"/>
      </w:r>
      <w:r>
        <w:t xml:space="preserve">. Perception of loss and actual losses were not necessarily equivalent, and culture was shaping subsequent conflicts not direct evidence. Consequently, a clear </w:t>
      </w:r>
      <w:ins w:id="114" w:author="zenrunner" w:date="2019-10-20T19:08:00Z">
        <w:r w:rsidR="00E90150">
          <w:t xml:space="preserve">and balanced </w:t>
        </w:r>
      </w:ins>
      <w:r>
        <w:t xml:space="preserve">statement of evidence can </w:t>
      </w:r>
      <w:del w:id="115" w:author="zenrunner" w:date="2019-10-20T19:08:00Z">
        <w:r w:rsidDel="00E90150">
          <w:delText>illuminate the most viable solution sets in some instances</w:delText>
        </w:r>
      </w:del>
      <w:ins w:id="116" w:author="zenrunner" w:date="2019-10-20T19:08:00Z">
        <w:r w:rsidR="00E90150">
          <w:t xml:space="preserve">highlight limitations in </w:t>
        </w:r>
      </w:ins>
      <w:ins w:id="117" w:author="zenrunner" w:date="2019-10-20T19:09:00Z">
        <w:r w:rsidR="00E90150">
          <w:t xml:space="preserve">the science relative to the social acceptability of a solution </w:t>
        </w:r>
      </w:ins>
      <w:r w:rsidR="00FD1368">
        <w:fldChar w:fldCharType="begin">
          <w:fldData xml:space="preserve">PEVuZE5vdGU+PENpdGU+PEF1dGhvcj5Cb25lYnJha2U8L0F1dGhvcj48WWVhcj4yMDE4PC9ZZWFy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</w:fldData>
        </w:fldChar>
      </w:r>
      <w:r w:rsidR="00FD1368">
        <w:instrText xml:space="preserve"> ADDIN EN.CITE </w:instrText>
      </w:r>
      <w:r w:rsidR="00FD1368">
        <w:fldChar w:fldCharType="begin">
          <w:fldData xml:space="preserve">PEVuZE5vdGU+PENpdGU+PEF1dGhvcj5Cb25lYnJha2U8L0F1dGhvcj48WWVhcj4yMDE4PC9ZZWFy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</w:fldData>
        </w:fldChar>
      </w:r>
      <w:r w:rsidR="00FD1368">
        <w:instrText xml:space="preserve"> ADDIN EN.CITE.DATA </w:instrText>
      </w:r>
      <w:r w:rsidR="00FD1368">
        <w:fldChar w:fldCharType="end"/>
      </w:r>
      <w:r w:rsidR="00FD1368">
        <w:fldChar w:fldCharType="separate"/>
      </w:r>
      <w:r w:rsidR="00FD1368">
        <w:rPr>
          <w:noProof/>
        </w:rPr>
        <w:t>(Bonebrake</w:t>
      </w:r>
      <w:r w:rsidR="00FD1368" w:rsidRPr="00FD1368">
        <w:rPr>
          <w:i/>
          <w:noProof/>
        </w:rPr>
        <w:t xml:space="preserve"> et al.</w:t>
      </w:r>
      <w:r w:rsidR="00FD1368">
        <w:rPr>
          <w:noProof/>
        </w:rPr>
        <w:t>, 2018)</w:t>
      </w:r>
      <w:r w:rsidR="00FD1368">
        <w:fldChar w:fldCharType="end"/>
      </w:r>
      <w:r>
        <w:t>.</w:t>
      </w:r>
    </w:p>
    <w:p w14:paraId="67C13E0E" w14:textId="7A9E8426" w:rsidR="00BE7376" w:rsidRDefault="00DF1DED">
      <w:pPr>
        <w:pStyle w:val="BodyText"/>
      </w:pPr>
      <w:r>
        <w:rPr>
          <w:b/>
        </w:rPr>
        <w:t>4. Propose implications of ignoring this challenge.</w:t>
      </w:r>
      <w:r>
        <w:t xml:space="preserve"> A description of the impact a challenge on a system if left unchecked will help clarify the severity of the challenge. The trickle</w:t>
      </w:r>
      <w:ins w:id="118" w:author="zenrunner" w:date="2019-10-20T19:10:00Z">
        <w:r w:rsidR="008A7EE6">
          <w:t>-</w:t>
        </w:r>
      </w:ins>
      <w:del w:id="119" w:author="zenrunner" w:date="2019-10-20T19:10:00Z">
        <w:r w:rsidDel="008A7EE6">
          <w:delText xml:space="preserve"> </w:delText>
        </w:r>
      </w:del>
      <w:r>
        <w:t xml:space="preserve">down effects and indirect implications of the challenge should also be examined. For instance, anti-carnivore sentiment will likely only grow as climate change and pressures to confine pastoral herders makes livestock more difficult to </w:t>
      </w:r>
      <w:del w:id="120" w:author="zenrunner" w:date="2019-10-20T19:10:00Z">
        <w:r w:rsidDel="000A5252">
          <w:delText xml:space="preserve">raise </w:delText>
        </w:r>
      </w:del>
      <w:ins w:id="121" w:author="zenrunner" w:date="2019-10-20T19:10:00Z">
        <w:r w:rsidR="000A5252">
          <w:t xml:space="preserve">manage </w:t>
        </w:r>
      </w:ins>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 </w:instrTex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DATA </w:instrText>
      </w:r>
      <w:r w:rsidR="009962CD">
        <w:fldChar w:fldCharType="end"/>
      </w:r>
      <w:r w:rsidR="009962CD">
        <w:fldChar w:fldCharType="separate"/>
      </w:r>
      <w:r w:rsidR="009962CD">
        <w:rPr>
          <w:noProof/>
        </w:rPr>
        <w:t>(Jones &amp; Thornton, 2009; Lindsey</w:t>
      </w:r>
      <w:r w:rsidR="009962CD" w:rsidRPr="009962CD">
        <w:rPr>
          <w:i/>
          <w:noProof/>
        </w:rPr>
        <w:t xml:space="preserve"> et al.</w:t>
      </w:r>
      <w:r w:rsidR="009962CD">
        <w:rPr>
          <w:noProof/>
        </w:rPr>
        <w:t>, 2009)</w:t>
      </w:r>
      <w:r w:rsidR="009962CD">
        <w:fldChar w:fldCharType="end"/>
      </w:r>
      <w:r>
        <w:t xml:space="preserve">. Many large carnivores are already threatened and endangered, and further anthropogenic pressures on the populations will lead to severe declines in populations including potential extinction of keystone species </w:t>
      </w:r>
      <w:r>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 </w:instrText>
      </w:r>
      <w:r w:rsidR="00A057AC">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DATA </w:instrText>
      </w:r>
      <w:r w:rsidR="00A057AC">
        <w:fldChar w:fldCharType="end"/>
      </w:r>
      <w:r>
        <w:fldChar w:fldCharType="separate"/>
      </w:r>
      <w:r w:rsidR="00A057AC">
        <w:rPr>
          <w:noProof/>
        </w:rPr>
        <w:t>(Bagchi &amp; Mishra, 2006; Johnson</w:t>
      </w:r>
      <w:r w:rsidR="00A057AC" w:rsidRPr="00A057AC">
        <w:rPr>
          <w:i/>
          <w:noProof/>
        </w:rPr>
        <w:t xml:space="preserve"> et al.</w:t>
      </w:r>
      <w:r w:rsidR="00A057AC">
        <w:rPr>
          <w:noProof/>
        </w:rPr>
        <w:t>, 2006; Towns</w:t>
      </w:r>
      <w:r w:rsidR="00A057AC" w:rsidRPr="00A057AC">
        <w:rPr>
          <w:i/>
          <w:noProof/>
        </w:rPr>
        <w:t xml:space="preserve"> et al.</w:t>
      </w:r>
      <w:r w:rsidR="00A057AC">
        <w:rPr>
          <w:noProof/>
        </w:rPr>
        <w:t>, 2009)</w:t>
      </w:r>
      <w:r>
        <w:fldChar w:fldCharType="end"/>
      </w:r>
      <w:r>
        <w:t xml:space="preserve">; but it is often associated with underlying human-human conflict </w:t>
      </w:r>
      <w:r w:rsidR="00596594">
        <w:fldChar w:fldCharType="begin"/>
      </w:r>
      <w:r w:rsidR="00596594">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596594">
        <w:rPr>
          <w:rFonts w:hint="cs"/>
        </w:rPr>
        <w:instrText>–</w:instrText>
      </w:r>
      <w:r w:rsidR="00596594">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596594">
        <w:rPr>
          <w:rFonts w:hint="cs"/>
        </w:rPr>
        <w:instrText>–</w:instrText>
      </w:r>
      <w:r w:rsidR="00596594">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fldChar w:fldCharType="separate"/>
      </w:r>
      <w:r w:rsidR="00596594">
        <w:rPr>
          <w:noProof/>
        </w:rPr>
        <w:t>(Dickman, 2010)</w:t>
      </w:r>
      <w:r w:rsidR="00596594">
        <w:fldChar w:fldCharType="end"/>
      </w:r>
      <w:r>
        <w:t>.</w:t>
      </w:r>
      <w:ins w:id="122" w:author="zenrunner" w:date="2019-10-20T18:05:00Z">
        <w:r w:rsidR="00CD5340">
          <w:t xml:space="preserve"> Hence, citizens are not only</w:t>
        </w:r>
      </w:ins>
      <w:ins w:id="123" w:author="zenrunner" w:date="2019-10-20T18:06:00Z">
        <w:r w:rsidR="00CD5340">
          <w:t xml:space="preserve"> the </w:t>
        </w:r>
        <w:r w:rsidR="00213D25">
          <w:t>recipients of scientific knowledge but relevant stakeholders in both the potential knowledge production processes and the con</w:t>
        </w:r>
      </w:ins>
      <w:ins w:id="124" w:author="zenrunner" w:date="2019-10-20T18:07:00Z">
        <w:r w:rsidR="00213D25">
          <w:t xml:space="preserve">sequences </w:t>
        </w:r>
        <w:r w:rsidR="00924D4D">
          <w:t xml:space="preserve">socially and ecologically </w:t>
        </w:r>
      </w:ins>
      <w:r w:rsidR="00085DEB">
        <w:fldChar w:fldCharType="begin">
          <w:fldData xml:space="preserve">PEVuZE5vdGU+PENpdGU+PEF1dGhvcj5LYXRlczwvQXV0aG9yPjxZZWFyPjIwMDE8L1llYXI+PFJl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</w:fldData>
        </w:fldChar>
      </w:r>
      <w:r w:rsidR="003F4F5A">
        <w:instrText xml:space="preserve"> ADDIN EN.CITE </w:instrText>
      </w:r>
      <w:r w:rsidR="003F4F5A">
        <w:fldChar w:fldCharType="begin">
          <w:fldData xml:space="preserve">PEVuZE5vdGU+PENpdGU+PEF1dGhvcj5LYXRlczwvQXV0aG9yPjxZZWFyPjIwMDE8L1llYXI+PFJl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</w:fldData>
        </w:fldChar>
      </w:r>
      <w:r w:rsidR="003F4F5A">
        <w:instrText xml:space="preserve"> ADDIN EN.CITE.DATA </w:instrText>
      </w:r>
      <w:r w:rsidR="003F4F5A">
        <w:fldChar w:fldCharType="end"/>
      </w:r>
      <w:r w:rsidR="00085DEB">
        <w:fldChar w:fldCharType="separate"/>
      </w:r>
      <w:r w:rsidR="003F4F5A">
        <w:rPr>
          <w:noProof/>
        </w:rPr>
        <w:t>(Fern</w:t>
      </w:r>
      <w:r w:rsidR="003F4F5A">
        <w:rPr>
          <w:rFonts w:hint="cs"/>
          <w:noProof/>
        </w:rPr>
        <w:t>á</w:t>
      </w:r>
      <w:r w:rsidR="003F4F5A">
        <w:rPr>
          <w:noProof/>
        </w:rPr>
        <w:t>ndez, 2016; Kates</w:t>
      </w:r>
      <w:r w:rsidR="003F4F5A" w:rsidRPr="003F4F5A">
        <w:rPr>
          <w:i/>
          <w:noProof/>
        </w:rPr>
        <w:t xml:space="preserve"> et al.</w:t>
      </w:r>
      <w:r w:rsidR="003F4F5A">
        <w:rPr>
          <w:noProof/>
        </w:rPr>
        <w:t>, 2001)</w:t>
      </w:r>
      <w:r w:rsidR="00085DEB">
        <w:fldChar w:fldCharType="end"/>
      </w:r>
      <w:ins w:id="125" w:author="zenrunner" w:date="2019-10-20T18:09:00Z">
        <w:r w:rsidR="00085DEB">
          <w:t xml:space="preserve">. </w:t>
        </w:r>
      </w:ins>
      <w:ins w:id="126" w:author="zenrunner" w:date="2019-10-20T19:11:00Z">
        <w:r w:rsidR="00525532">
          <w:t xml:space="preserve">Implications should encompass both </w:t>
        </w:r>
        <w:r w:rsidR="005B0082">
          <w:t>the ecology</w:t>
        </w:r>
        <w:r w:rsidR="00525532">
          <w:t xml:space="preserve"> </w:t>
        </w:r>
        <w:r w:rsidR="005B0082">
          <w:t xml:space="preserve">of a system </w:t>
        </w:r>
        <w:r w:rsidR="00525532">
          <w:t xml:space="preserve">and </w:t>
        </w:r>
        <w:r w:rsidR="005B0082">
          <w:t>the people</w:t>
        </w:r>
        <w:r w:rsidR="00525532">
          <w:t>.</w:t>
        </w:r>
      </w:ins>
    </w:p>
    <w:p w14:paraId="7B768D01" w14:textId="13F59313" w:rsidR="00BE7376" w:rsidRDefault="00DF1DED">
      <w:pPr>
        <w:pStyle w:val="BodyText"/>
      </w:pPr>
      <w:r>
        <w:rPr>
          <w:b/>
        </w:rPr>
        <w:t>5. State the direct human needs associated with this challenge.</w:t>
      </w:r>
      <w:r>
        <w:t xml:space="preserve"> State the direct needs of humans as part of the process of generating reproducible solutions for environmental challenges. The intrinsic value of the ecosystem is impossible to quantify</w:t>
      </w:r>
      <w:r w:rsidR="005C1B0A">
        <w:t xml:space="preserve"> </w:t>
      </w:r>
      <w:r w:rsidR="005C1B0A">
        <w:fldChar w:fldCharType="begin"/>
      </w:r>
      <w:r w:rsidR="005C1B0A">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5C1B0A">
        <w:rPr>
          <w:rFonts w:hint="cs"/>
        </w:rPr>
        <w:instrText>–</w:instrText>
      </w:r>
      <w:r w:rsidR="005C1B0A">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fldChar w:fldCharType="separate"/>
      </w:r>
      <w:r w:rsidR="005C1B0A">
        <w:rPr>
          <w:noProof/>
        </w:rPr>
        <w:t>(Davidson, 2013)</w:t>
      </w:r>
      <w:r w:rsidR="005C1B0A">
        <w:fldChar w:fldCharType="end"/>
      </w:r>
      <w:r>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w:t>
      </w:r>
      <w:del w:id="127" w:author="zenrunner" w:date="2019-10-20T19:14:00Z">
        <w:r w:rsidDel="00B064E1">
          <w:delText xml:space="preserve">principle </w:delText>
        </w:r>
      </w:del>
      <w:ins w:id="128" w:author="zenrunner" w:date="2019-10-20T19:14:00Z">
        <w:r w:rsidR="00B064E1">
          <w:t xml:space="preserve">statement </w:t>
        </w:r>
      </w:ins>
      <w:r>
        <w:t xml:space="preserve">can also include engagement with stakeholders as a mechanism to inform benefits and solutions </w:t>
      </w:r>
      <w:r w:rsidR="00DB6F12">
        <w:lastRenderedPageBreak/>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 </w:instrTex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DATA </w:instrText>
      </w:r>
      <w:r w:rsidR="00DB6F12">
        <w:fldChar w:fldCharType="end"/>
      </w:r>
      <w:r w:rsidR="00DB6F12">
        <w:fldChar w:fldCharType="separate"/>
      </w:r>
      <w:r w:rsidR="00DB6F12">
        <w:rPr>
          <w:noProof/>
        </w:rPr>
        <w:t>(Colvin</w:t>
      </w:r>
      <w:r w:rsidR="00DB6F12" w:rsidRPr="00DB6F12">
        <w:rPr>
          <w:i/>
          <w:noProof/>
        </w:rPr>
        <w:t xml:space="preserve"> et al.</w:t>
      </w:r>
      <w:r w:rsidR="00DB6F12">
        <w:rPr>
          <w:noProof/>
        </w:rPr>
        <w:t>, 2016; Reed, 2008)</w:t>
      </w:r>
      <w:r w:rsidR="00DB6F12">
        <w:fldChar w:fldCharType="end"/>
      </w:r>
      <w:r>
        <w:t>. Benefits to stakeholders can include cultural ecosystem services and these will in turn further sustainable local planning and more directed science</w:t>
      </w:r>
      <w:r w:rsidR="002909DE">
        <w:t xml:space="preserve"> </w:t>
      </w:r>
      <w:r w:rsidR="002909DE">
        <w:fldChar w:fldCharType="begin"/>
      </w:r>
      <w:r w:rsidR="002909DE">
        <w:instrText xml:space="preserve"> ADDIN EN.CITE &lt;EndNote&gt;&lt;Cite&gt;&lt;Author&gt;Tew&lt;/Author&gt;&lt;Year&gt;2019&lt;/Year&gt;&lt;RecNum&gt;6242&lt;/RecNum&gt;&lt;DisplayText&gt;(Tew&lt;style face="italic"&gt; et al.&lt;/style&gt;,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fldChar w:fldCharType="separate"/>
      </w:r>
      <w:r w:rsidR="002909DE">
        <w:rPr>
          <w:noProof/>
        </w:rPr>
        <w:t>(Tew</w:t>
      </w:r>
      <w:r w:rsidR="002909DE" w:rsidRPr="002909DE">
        <w:rPr>
          <w:i/>
          <w:noProof/>
        </w:rPr>
        <w:t xml:space="preserve"> et al.</w:t>
      </w:r>
      <w:r w:rsidR="002909DE">
        <w:rPr>
          <w:noProof/>
        </w:rPr>
        <w:t>, 2019)</w:t>
      </w:r>
      <w:r w:rsidR="002909DE">
        <w:fldChar w:fldCharType="end"/>
      </w:r>
      <w:r>
        <w:t>.</w:t>
      </w:r>
      <w:ins w:id="129" w:author="zenrunner" w:date="2019-10-20T19:14:00Z">
        <w:r w:rsidR="007D3A1B">
          <w:t xml:space="preserve"> The science-practice connection is not </w:t>
        </w:r>
      </w:ins>
      <w:ins w:id="130" w:author="zenrunner" w:date="2019-10-20T19:16:00Z">
        <w:r w:rsidR="00165C8D">
          <w:t xml:space="preserve">that </w:t>
        </w:r>
      </w:ins>
      <w:ins w:id="131" w:author="zenrunner" w:date="2019-10-20T19:14:00Z">
        <w:r w:rsidR="007D3A1B">
          <w:t xml:space="preserve">simple </w:t>
        </w:r>
      </w:ins>
      <w:r w:rsidR="0092491A">
        <w:fldChar w:fldCharType="begin"/>
      </w:r>
      <w:r w:rsidR="0092491A">
        <w:instrText xml:space="preserve"> ADDIN EN.CITE &lt;EndNote&gt;&lt;Cite&gt;&lt;Author&gt;Regeer&lt;/Author&gt;&lt;Year&gt;2009&lt;/Year&gt;&lt;RecNum&gt;6398&lt;/RecNum&gt;&lt;DisplayText&gt;(Regeer&lt;style face="italic"&gt; et al.&lt;/style&gt;,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sidR="0092491A">
        <w:fldChar w:fldCharType="separate"/>
      </w:r>
      <w:r w:rsidR="0092491A">
        <w:rPr>
          <w:noProof/>
        </w:rPr>
        <w:t>(Regeer</w:t>
      </w:r>
      <w:r w:rsidR="0092491A" w:rsidRPr="0092491A">
        <w:rPr>
          <w:i/>
          <w:noProof/>
        </w:rPr>
        <w:t xml:space="preserve"> et al.</w:t>
      </w:r>
      <w:r w:rsidR="0092491A">
        <w:rPr>
          <w:noProof/>
        </w:rPr>
        <w:t>, 2009)</w:t>
      </w:r>
      <w:r w:rsidR="0092491A">
        <w:fldChar w:fldCharType="end"/>
      </w:r>
      <w:ins w:id="132" w:author="zenrunner" w:date="2019-10-20T19:17:00Z">
        <w:r w:rsidR="0092491A">
          <w:t xml:space="preserve"> but articulating human needs in an</w:t>
        </w:r>
      </w:ins>
      <w:ins w:id="133" w:author="zenrunner" w:date="2019-10-20T19:18:00Z">
        <w:r w:rsidR="008D2D36">
          <w:t>y</w:t>
        </w:r>
      </w:ins>
      <w:ins w:id="134" w:author="zenrunner" w:date="2019-10-20T19:17:00Z">
        <w:r w:rsidR="0092491A">
          <w:t xml:space="preserve"> ecological system will go a long way to more </w:t>
        </w:r>
      </w:ins>
      <w:ins w:id="135" w:author="zenrunner" w:date="2019-10-20T19:18:00Z">
        <w:r w:rsidR="0092491A">
          <w:t>acceptable science and collaboration.</w:t>
        </w:r>
      </w:ins>
    </w:p>
    <w:p w14:paraId="0E0C4B1D" w14:textId="3956C0A7" w:rsidR="00BE7376" w:rsidRDefault="00DF1DED">
      <w:pPr>
        <w:pStyle w:val="BodyText"/>
      </w:pPr>
      <w:r>
        <w:rPr>
          <w:b/>
        </w:rPr>
        <w:t>6. List at least one limitation of the study and explain.</w:t>
      </w:r>
      <w:r>
        <w:t xml:space="preserve"> There is no perfect experiment </w:t>
      </w:r>
      <w:r w:rsidR="00BD0525">
        <w:fldChar w:fldCharType="begin"/>
      </w:r>
      <w:r w:rsidR="00BD0525">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fldChar w:fldCharType="separate"/>
      </w:r>
      <w:r w:rsidR="00BD0525">
        <w:rPr>
          <w:noProof/>
        </w:rPr>
        <w:t>(Ruxton, 2018)</w:t>
      </w:r>
      <w:r w:rsidR="00BD0525">
        <w:fldChar w:fldCharType="end"/>
      </w:r>
      <w:r w:rsidR="00BD0525">
        <w:t xml:space="preserve"> </w:t>
      </w:r>
      <w:r>
        <w:t>or synthesis</w:t>
      </w:r>
      <w:r w:rsidR="00BD0525">
        <w:t xml:space="preserve"> </w:t>
      </w:r>
      <w:r w:rsidR="00BD0525">
        <w:fldChar w:fldCharType="begin"/>
      </w:r>
      <w:r w:rsidR="00BD0525">
        <w:instrText xml:space="preserve"> ADDIN EN.CITE &lt;EndNote&gt;&lt;Cite&gt;&lt;Author&gt;Kotiaho&lt;/Author&gt;&lt;Year&gt;2002&lt;/Year&gt;&lt;RecNum&gt;1806&lt;/RecNum&gt;&lt;DisplayText&gt;(Kotiaho &amp;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fldChar w:fldCharType="separate"/>
      </w:r>
      <w:r w:rsidR="00BD0525">
        <w:rPr>
          <w:noProof/>
        </w:rPr>
        <w:t>(Kotiaho &amp; Tomkins, 2002)</w:t>
      </w:r>
      <w:r w:rsidR="00BD0525">
        <w:fldChar w:fldCharType="end"/>
      </w:r>
      <w:r>
        <w:t xml:space="preserve">. Critically reading the study associated with the challenge can mean the difference between success and failure of a </w:t>
      </w:r>
      <w:del w:id="136" w:author="zenrunner" w:date="2019-10-20T19:19:00Z">
        <w:r w:rsidDel="008D2D36">
          <w:delText xml:space="preserve">later implemented </w:delText>
        </w:r>
      </w:del>
      <w:ins w:id="137" w:author="zenrunner" w:date="2019-10-20T19:19:00Z">
        <w:r w:rsidR="008D2D36">
          <w:t xml:space="preserve">derived </w:t>
        </w:r>
      </w:ins>
      <w:r>
        <w:t xml:space="preserve">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w:t>
      </w:r>
      <w:del w:id="138" w:author="zenrunner" w:date="2019-10-20T19:19:00Z">
        <w:r w:rsidDel="00B34221">
          <w:delText xml:space="preserve">need </w:delText>
        </w:r>
      </w:del>
      <w:ins w:id="139" w:author="zenrunner" w:date="2019-10-20T19:19:00Z">
        <w:r w:rsidR="00B34221">
          <w:t xml:space="preserve">must </w:t>
        </w:r>
      </w:ins>
      <w:r>
        <w:t xml:space="preserve">always be cause-effect studies or that </w:t>
      </w:r>
      <w:del w:id="140" w:author="zenrunner" w:date="2019-10-20T19:20:00Z">
        <w:r w:rsidDel="00960DB7">
          <w:delText xml:space="preserve">evidence-based </w:delText>
        </w:r>
      </w:del>
      <w:r>
        <w:t>decisions cannot be made with compelling preliminary evidence or mensurative data. We are simply proposing that a statement of the relative strength of evidence and gaps in the research provides a future direction for additional research and for implementation.</w:t>
      </w:r>
    </w:p>
    <w:p w14:paraId="08AA52CF" w14:textId="4F036314" w:rsidR="00BE7376" w:rsidRDefault="00DF1DED">
      <w:pPr>
        <w:pStyle w:val="BodyText"/>
      </w:pPr>
      <w:r>
        <w:rPr>
          <w:b/>
        </w:rPr>
        <w:t>7. Explore the benefits of minimal intervention for stakeholders.</w:t>
      </w:r>
      <w:r>
        <w:t xml:space="preserve"> Resources are limiting, and at times, the business-as-usual model can provide a guide to intervention for some environmental management challenges </w: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 </w:instrTex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DATA </w:instrText>
      </w:r>
      <w:r w:rsidR="000762C8">
        <w:fldChar w:fldCharType="end"/>
      </w:r>
      <w:r w:rsidR="000762C8">
        <w:fldChar w:fldCharType="separate"/>
      </w:r>
      <w:r w:rsidR="000762C8">
        <w:rPr>
          <w:noProof/>
        </w:rPr>
        <w:t>(Ferguson, 2015; Mosnier</w:t>
      </w:r>
      <w:r w:rsidR="000762C8" w:rsidRPr="000762C8">
        <w:rPr>
          <w:i/>
          <w:noProof/>
        </w:rPr>
        <w:t xml:space="preserve"> et al.</w:t>
      </w:r>
      <w:r w:rsidR="000762C8">
        <w:rPr>
          <w:noProof/>
        </w:rPr>
        <w:t>, 2017)</w:t>
      </w:r>
      <w:r w:rsidR="000762C8">
        <w:fldChar w:fldCharType="end"/>
      </w:r>
      <w:r>
        <w:t xml:space="preserve">. At the minimum, exploration of a hope-for-the-best strategy or minimal intervention is critical because of costs. Business-as-usual models can also provide an economic mechanism to value ecosystems services </w:t>
      </w:r>
      <w:r w:rsidR="00085ED3">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 </w:instrText>
      </w:r>
      <w:r w:rsidR="00856664">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DATA </w:instrText>
      </w:r>
      <w:r w:rsidR="00856664">
        <w:fldChar w:fldCharType="end"/>
      </w:r>
      <w:r w:rsidR="00085ED3">
        <w:fldChar w:fldCharType="separate"/>
      </w:r>
      <w:r w:rsidR="00856664">
        <w:rPr>
          <w:noProof/>
        </w:rPr>
        <w:t>(Fu</w:t>
      </w:r>
      <w:r w:rsidR="00856664" w:rsidRPr="00856664">
        <w:rPr>
          <w:i/>
          <w:noProof/>
        </w:rPr>
        <w:t xml:space="preserve"> et al.</w:t>
      </w:r>
      <w:r w:rsidR="00856664">
        <w:rPr>
          <w:noProof/>
        </w:rPr>
        <w:t>, 2018; Karttunen</w:t>
      </w:r>
      <w:r w:rsidR="00856664" w:rsidRPr="00856664">
        <w:rPr>
          <w:i/>
          <w:noProof/>
        </w:rPr>
        <w:t xml:space="preserve"> et al.</w:t>
      </w:r>
      <w:r w:rsidR="00856664">
        <w:rPr>
          <w:noProof/>
        </w:rPr>
        <w:t>, 2018)</w:t>
      </w:r>
      <w:r w:rsidR="00085ED3">
        <w:fldChar w:fldCharType="end"/>
      </w:r>
      <w:r>
        <w:t>, and whilst this is not without debate, this can expand the breadth of stakeholders and potential investors in a solution for a particular challenge. A best and worst case scenario analysis is also likely a frequent need for many environmental challenges because of inertia in the socio-political structures that we use to manage people and resources.</w:t>
      </w:r>
    </w:p>
    <w:p w14:paraId="09377651" w14:textId="2A807182" w:rsidR="00BE7376" w:rsidRDefault="00DF1DED">
      <w:pPr>
        <w:pStyle w:val="BodyText"/>
      </w:pPr>
      <w:r>
        <w:rPr>
          <w:b/>
        </w:rPr>
        <w:t>8. List the tools applied to this challenge.</w:t>
      </w:r>
      <w:r>
        <w:t xml:space="preserve"> In an environmental management challenge case study, there is typically at least one primary tool that the researchers used to explore a challenge, but there are many tools such as meta-analyses </w:t>
      </w:r>
      <w:r w:rsidR="00D56991">
        <w:fldChar w:fldCharType="begin"/>
      </w:r>
      <w:r w:rsidR="00D56991">
        <w:instrText xml:space="preserve"> ADDIN EN.CITE &lt;EndNote&gt;&lt;Cite&gt;&lt;Author&gt;Busch&lt;/Author&gt;&lt;Year&gt;2017&lt;/Year&gt;&lt;RecNum&gt;6385&lt;/RecNum&gt;&lt;DisplayText&gt;(Busch &amp;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fldChar w:fldCharType="separate"/>
      </w:r>
      <w:r w:rsidR="00D56991">
        <w:rPr>
          <w:noProof/>
        </w:rPr>
        <w:t>(Busch &amp; Ferretti-Gallon, 2017)</w:t>
      </w:r>
      <w:r w:rsidR="00D56991">
        <w:fldChar w:fldCharType="end"/>
      </w:r>
      <w:r>
        <w:t>, big data</w:t>
      </w:r>
      <w:r w:rsidR="00D56991">
        <w:t xml:space="preserve"> </w:t>
      </w:r>
      <w:r w:rsidR="00D56991">
        <w:fldChar w:fldCharType="begin"/>
      </w:r>
      <w:r w:rsidR="00D56991">
        <w:instrText xml:space="preserve"> ADDIN EN.CITE &lt;EndNote&gt;&lt;Cite&gt;&lt;Author&gt;Hampton&lt;/Author&gt;&lt;Year&gt;2013&lt;/Year&gt;&lt;RecNum&gt;2186&lt;/RecNum&gt;&lt;DisplayText&gt;(Hampton&lt;style face="italic"&gt; et al.&lt;/style&gt;,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fldChar w:fldCharType="separate"/>
      </w:r>
      <w:r w:rsidR="00D56991">
        <w:rPr>
          <w:noProof/>
        </w:rPr>
        <w:t>(Hampton</w:t>
      </w:r>
      <w:r w:rsidR="00D56991" w:rsidRPr="00D56991">
        <w:rPr>
          <w:i/>
          <w:noProof/>
        </w:rPr>
        <w:t xml:space="preserve"> et al.</w:t>
      </w:r>
      <w:r w:rsidR="00D56991">
        <w:rPr>
          <w:noProof/>
        </w:rPr>
        <w:t>, 2013)</w:t>
      </w:r>
      <w:r w:rsidR="00D56991">
        <w:fldChar w:fldCharType="end"/>
      </w:r>
      <w:r>
        <w:t xml:space="preserve">, mapping </w:t>
      </w:r>
      <w:r w:rsidR="00D56991">
        <w:fldChar w:fldCharType="begin"/>
      </w:r>
      <w:r w:rsidR="00D56991">
        <w:instrText xml:space="preserve"> ADDIN EN.CITE &lt;EndNote&gt;&lt;Cite&gt;&lt;Author&gt;Halpern&lt;/Author&gt;&lt;Year&gt;2008&lt;/Year&gt;&lt;RecNum&gt;6386&lt;/RecNum&gt;&lt;DisplayText&gt;(Halpern&lt;style face="italic"&gt; et al.&lt;/style&gt;,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fldChar w:fldCharType="separate"/>
      </w:r>
      <w:r w:rsidR="00D56991">
        <w:rPr>
          <w:noProof/>
        </w:rPr>
        <w:t>(Halpern</w:t>
      </w:r>
      <w:r w:rsidR="00D56991" w:rsidRPr="00D56991">
        <w:rPr>
          <w:i/>
          <w:noProof/>
        </w:rPr>
        <w:t xml:space="preserve"> et al.</w:t>
      </w:r>
      <w:r w:rsidR="00D56991">
        <w:rPr>
          <w:noProof/>
        </w:rPr>
        <w:t>, 2008)</w:t>
      </w:r>
      <w:r w:rsidR="00D56991">
        <w:fldChar w:fldCharType="end"/>
      </w:r>
      <w:r w:rsidR="00914FCD">
        <w:t xml:space="preserve">, modelling </w:t>
      </w:r>
      <w:r w:rsidR="00914FCD">
        <w:fldChar w:fldCharType="begin"/>
      </w:r>
      <w:r w:rsidR="00914FCD">
        <w:instrText xml:space="preserve"> ADDIN EN.CITE &lt;EndNote&gt;&lt;Cite&gt;&lt;Author&gt;Vogt&lt;/Author&gt;&lt;Year&gt;2017&lt;/Year&gt;&lt;RecNum&gt;6387&lt;/RecNum&gt;&lt;DisplayText&gt;(Vogt&lt;style face="italic"&gt; et al.&lt;/style&gt;,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fldChar w:fldCharType="separate"/>
      </w:r>
      <w:r w:rsidR="00914FCD">
        <w:rPr>
          <w:noProof/>
        </w:rPr>
        <w:t>(Vogt</w:t>
      </w:r>
      <w:r w:rsidR="00914FCD" w:rsidRPr="00914FCD">
        <w:rPr>
          <w:i/>
          <w:noProof/>
        </w:rPr>
        <w:t xml:space="preserve"> et al.</w:t>
      </w:r>
      <w:r w:rsidR="00914FCD">
        <w:rPr>
          <w:noProof/>
        </w:rPr>
        <w:t>, 2017)</w:t>
      </w:r>
      <w:r w:rsidR="00914FCD">
        <w:fldChar w:fldCharType="end"/>
      </w:r>
      <w:r>
        <w:t>, citizen science</w:t>
      </w:r>
      <w:r w:rsidR="00A11611">
        <w:t xml:space="preserve"> </w:t>
      </w:r>
      <w:r w:rsidR="00A11611">
        <w:fldChar w:fldCharType="begin"/>
      </w:r>
      <w:r w:rsidR="00A11611">
        <w:instrText xml:space="preserve"> ADDIN EN.CITE &lt;EndNote&gt;&lt;Cite&gt;&lt;Author&gt;Burkle&lt;/Author&gt;&lt;Year&gt;2013&lt;/Year&gt;&lt;RecNum&gt;6388&lt;/RecNum&gt;&lt;DisplayText&gt;(Burkle&lt;style face="italic"&gt; et al.&lt;/style&gt;,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fldChar w:fldCharType="separate"/>
      </w:r>
      <w:r w:rsidR="00A11611">
        <w:rPr>
          <w:noProof/>
        </w:rPr>
        <w:t>(Burkle</w:t>
      </w:r>
      <w:r w:rsidR="00A11611" w:rsidRPr="00A11611">
        <w:rPr>
          <w:i/>
          <w:noProof/>
        </w:rPr>
        <w:t xml:space="preserve"> et al.</w:t>
      </w:r>
      <w:r w:rsidR="00A11611">
        <w:rPr>
          <w:noProof/>
        </w:rPr>
        <w:t>, 2013)</w:t>
      </w:r>
      <w:r w:rsidR="00A11611">
        <w:fldChar w:fldCharType="end"/>
      </w:r>
      <w:r>
        <w:t>, and team science</w:t>
      </w:r>
      <w:r w:rsidR="00914FCD">
        <w:t xml:space="preserve"> </w:t>
      </w:r>
      <w:r w:rsidR="00914FCD">
        <w:fldChar w:fldCharType="begin"/>
      </w:r>
      <w:r w:rsidR="00914FCD">
        <w:instrText xml:space="preserve"> ADDIN EN.CITE &lt;EndNote&gt;&lt;Cite&gt;&lt;Author&gt;Nielsen&lt;/Author&gt;&lt;Year&gt;2017&lt;/Year&gt;&lt;RecNum&gt;5996&lt;/RecNum&gt;&lt;DisplayText&gt;(Nielsen&lt;style face="italic"&gt; et al.&lt;/style&gt;,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914FCD">
        <w:rPr>
          <w:rFonts w:hint="cs"/>
        </w:rPr>
        <w:instrText>ø</w:instrText>
      </w:r>
      <w:r w:rsidR="00914FCD">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fldChar w:fldCharType="separate"/>
      </w:r>
      <w:r w:rsidR="00914FCD">
        <w:rPr>
          <w:noProof/>
        </w:rPr>
        <w:t>(Nielsen</w:t>
      </w:r>
      <w:r w:rsidR="00914FCD" w:rsidRPr="00914FCD">
        <w:rPr>
          <w:i/>
          <w:noProof/>
        </w:rPr>
        <w:t xml:space="preserve"> et al.</w:t>
      </w:r>
      <w:r w:rsidR="00914FCD">
        <w:rPr>
          <w:noProof/>
        </w:rPr>
        <w:t>, 2017)</w:t>
      </w:r>
      <w:r w:rsidR="00914FCD">
        <w:fldChar w:fldCharType="end"/>
      </w:r>
      <w:r>
        <w:t>. The tools in basic biology and ecology relevant to environmental management can be reproducible if, at least conceptually, they can be replicated in another system or applied to similar challenge – i.e.</w:t>
      </w:r>
      <w:r w:rsidR="004B0DB0">
        <w:t xml:space="preserve"> </w:t>
      </w:r>
      <w:r>
        <w:t xml:space="preserve">citizen science as a means to collect environmental data </w: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 </w:instrTex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DATA </w:instrText>
      </w:r>
      <w:r w:rsidR="00914FCD">
        <w:fldChar w:fldCharType="end"/>
      </w:r>
      <w:r w:rsidR="00914FCD">
        <w:fldChar w:fldCharType="separate"/>
      </w:r>
      <w:r w:rsidR="00914FCD">
        <w:rPr>
          <w:noProof/>
        </w:rPr>
        <w:t>(McKinley</w:t>
      </w:r>
      <w:r w:rsidR="00914FCD" w:rsidRPr="00914FCD">
        <w:rPr>
          <w:i/>
          <w:noProof/>
        </w:rPr>
        <w:t xml:space="preserve"> et al.</w:t>
      </w:r>
      <w:r w:rsidR="00914FCD">
        <w:rPr>
          <w:noProof/>
        </w:rPr>
        <w:t>, 2017)</w:t>
      </w:r>
      <w:r w:rsidR="00914FCD">
        <w:fldChar w:fldCharType="end"/>
      </w:r>
      <w:r w:rsidR="00914FCD">
        <w:t xml:space="preserve"> </w:t>
      </w:r>
      <w:r>
        <w:t>is relevant to many of the challenges we face including global warming, water quality, and declining biodiversity.</w:t>
      </w:r>
    </w:p>
    <w:p w14:paraId="2FC2ADDC" w14:textId="32CC7685" w:rsidR="00BE7376" w:rsidRDefault="00DF1DED">
      <w:pPr>
        <w:pStyle w:val="BodyText"/>
      </w:pPr>
      <w:r>
        <w:rPr>
          <w:b/>
        </w:rPr>
        <w:t>9. Link the primary reproducible tool to the outcome.</w:t>
      </w:r>
      <w:r>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Odonata (Insecta) as a tool for the bio-monitoring of environmental quality”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rsidR="0064747F">
        <w:t xml:space="preserve"> </w:t>
      </w:r>
      <w:r>
        <w:t xml:space="preserve">clearly provides a means to measure and detect. However, the other proposed roles can address challenges in a diversity of ways. The identification of or provision of research evidence is the most ‘basic’ role, and it is also likely the most typical role for </w:t>
      </w:r>
      <w:r>
        <w:lastRenderedPageBreak/>
        <w:t xml:space="preserve">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t xml:space="preserve">, mitigation and remediation experiments </w:t>
      </w:r>
      <w:r w:rsidR="0064747F">
        <w:fldChar w:fldCharType="begin"/>
      </w:r>
      <w:r w:rsidR="0064747F">
        <w:instrText xml:space="preserve"> ADDIN EN.CITE &lt;EndNote&gt;&lt;Cite&gt;&lt;Author&gt;Zhu&lt;/Author&gt;&lt;Year&gt;2010&lt;/Year&gt;&lt;RecNum&gt;6047&lt;/RecNum&gt;&lt;DisplayText&gt;(Zhu&lt;style face="italic"&gt; et al.&lt;/style&gt;,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fldChar w:fldCharType="separate"/>
      </w:r>
      <w:r w:rsidR="0064747F">
        <w:rPr>
          <w:noProof/>
        </w:rPr>
        <w:t>(Zhu</w:t>
      </w:r>
      <w:r w:rsidR="0064747F" w:rsidRPr="0064747F">
        <w:rPr>
          <w:i/>
          <w:noProof/>
        </w:rPr>
        <w:t xml:space="preserve"> et al.</w:t>
      </w:r>
      <w:r w:rsidR="0064747F">
        <w:rPr>
          <w:noProof/>
        </w:rPr>
        <w:t>, 2010)</w:t>
      </w:r>
      <w:r w:rsidR="0064747F">
        <w:fldChar w:fldCharType="end"/>
      </w:r>
      <w:r>
        <w:t>, and population demography studies</w:t>
      </w:r>
      <w:r w:rsidR="00953D7D">
        <w:t xml:space="preserve"> </w:t>
      </w:r>
      <w:r w:rsidR="00953D7D">
        <w:fldChar w:fldCharType="begin"/>
      </w:r>
      <w:r w:rsidR="00953D7D">
        <w:instrText xml:space="preserve"> ADDIN EN.CITE &lt;EndNote&gt;&lt;Cite&gt;&lt;Author&gt;Botero&lt;/Author&gt;&lt;Year&gt;2015&lt;/Year&gt;&lt;RecNum&gt;6042&lt;/RecNum&gt;&lt;DisplayText&gt;(Botero&lt;style face="italic"&gt; et al.&lt;/style&gt;,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fldChar w:fldCharType="separate"/>
      </w:r>
      <w:r w:rsidR="00953D7D">
        <w:rPr>
          <w:noProof/>
        </w:rPr>
        <w:t>(Botero</w:t>
      </w:r>
      <w:r w:rsidR="00953D7D" w:rsidRPr="00953D7D">
        <w:rPr>
          <w:i/>
          <w:noProof/>
        </w:rPr>
        <w:t xml:space="preserve"> et al.</w:t>
      </w:r>
      <w:r w:rsidR="00953D7D">
        <w:rPr>
          <w:noProof/>
        </w:rPr>
        <w:t>, 2015)</w:t>
      </w:r>
      <w:r w:rsidR="00953D7D">
        <w:fldChar w:fldCharType="end"/>
      </w:r>
      <w:r>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sidR="00E945F6">
        <w:fldChar w:fldCharType="begin"/>
      </w:r>
      <w:r w:rsidR="00E945F6">
        <w:instrText xml:space="preserve"> ADDIN EN.CITE &lt;EndNote&gt;&lt;Cite&gt;&lt;Author&gt;Tilman&lt;/Author&gt;&lt;Year&gt;2018&lt;/Year&gt;&lt;RecNum&gt;6390&lt;/RecNum&gt;&lt;DisplayText&gt;(Tilman&lt;style face="italic"&gt; et al.&lt;/style&gt;,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fldChar w:fldCharType="separate"/>
      </w:r>
      <w:r w:rsidR="00E945F6">
        <w:rPr>
          <w:noProof/>
        </w:rPr>
        <w:t>(Tilman</w:t>
      </w:r>
      <w:r w:rsidR="00E945F6" w:rsidRPr="00E945F6">
        <w:rPr>
          <w:i/>
          <w:noProof/>
        </w:rPr>
        <w:t xml:space="preserve"> et al.</w:t>
      </w:r>
      <w:r w:rsidR="00E945F6">
        <w:rPr>
          <w:noProof/>
        </w:rPr>
        <w:t>, 2018)</w:t>
      </w:r>
      <w:r w:rsidR="00E945F6">
        <w:fldChar w:fldCharType="end"/>
      </w:r>
      <w:r>
        <w:t xml:space="preserve">, human health impact studies </w:t>
      </w:r>
      <w:r w:rsidR="00C85D07">
        <w:fldChar w:fldCharType="begin"/>
      </w:r>
      <w:r w:rsidR="00C85D07">
        <w:instrText xml:space="preserve"> ADDIN EN.CITE &lt;EndNote&gt;&lt;Cite&gt;&lt;Author&gt;Chiabai&lt;/Author&gt;&lt;Year&gt;2018&lt;/Year&gt;&lt;RecNum&gt;6391&lt;/RecNum&gt;&lt;DisplayText&gt;(Chiabai&lt;style face="italic"&gt; et al.&lt;/style&gt;,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fldChar w:fldCharType="separate"/>
      </w:r>
      <w:r w:rsidR="00C85D07">
        <w:rPr>
          <w:noProof/>
        </w:rPr>
        <w:t>(Chiabai</w:t>
      </w:r>
      <w:r w:rsidR="00C85D07" w:rsidRPr="00C85D07">
        <w:rPr>
          <w:i/>
          <w:noProof/>
        </w:rPr>
        <w:t xml:space="preserve"> et al.</w:t>
      </w:r>
      <w:r w:rsidR="00C85D07">
        <w:rPr>
          <w:noProof/>
        </w:rPr>
        <w:t>, 2018)</w:t>
      </w:r>
      <w:r w:rsidR="00C85D07">
        <w:fldChar w:fldCharType="end"/>
      </w:r>
      <w:r>
        <w:t xml:space="preserve">, and human well-being monitoring associated with environmental interventions </w:t>
      </w:r>
      <w:r w:rsidR="00C85D07">
        <w:fldChar w:fldCharType="begin"/>
      </w:r>
      <w:r w:rsidR="00C85D07">
        <w:instrText xml:space="preserve"> ADDIN EN.CITE &lt;EndNote&gt;&lt;Cite&gt;&lt;Author&gt;McKinnon&lt;/Author&gt;&lt;Year&gt;2015&lt;/Year&gt;&lt;RecNum&gt;3621&lt;/RecNum&gt;&lt;DisplayText&gt;(McKinnon&lt;style face="italic"&gt; et al.&lt;/style&gt;,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fldChar w:fldCharType="separate"/>
      </w:r>
      <w:r w:rsidR="00C85D07">
        <w:rPr>
          <w:noProof/>
        </w:rPr>
        <w:t>(McKinnon</w:t>
      </w:r>
      <w:r w:rsidR="00C85D07" w:rsidRPr="00C85D07">
        <w:rPr>
          <w:i/>
          <w:noProof/>
        </w:rPr>
        <w:t xml:space="preserve"> et al.</w:t>
      </w:r>
      <w:r w:rsidR="00C85D07">
        <w:rPr>
          <w:noProof/>
        </w:rPr>
        <w:t>, 2015)</w:t>
      </w:r>
      <w:r w:rsidR="00C85D07">
        <w:fldChar w:fldCharType="end"/>
      </w:r>
      <w:r>
        <w:t>.</w:t>
      </w:r>
    </w:p>
    <w:p w14:paraId="5A949FBF" w14:textId="77777777" w:rsidR="00BE7376" w:rsidRDefault="00DF1DED">
      <w:pPr>
        <w:pStyle w:val="BodyText"/>
      </w:pPr>
      <w:r>
        <w:rPr>
          <w:b/>
        </w:rPr>
        <w:t>10. Apply the tool to another challenge or explain how it is generalizable.</w:t>
      </w:r>
      <w:r>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Default="00C72843">
      <w:pPr>
        <w:pStyle w:val="FirstParagraph"/>
      </w:pPr>
    </w:p>
    <w:p w14:paraId="5A3696C3" w14:textId="25C66961" w:rsidR="00C72843" w:rsidRPr="00C72843" w:rsidRDefault="00C72843" w:rsidP="00C72843">
      <w:pPr>
        <w:pStyle w:val="BodyText"/>
        <w:rPr>
          <w:b/>
        </w:rPr>
      </w:pPr>
      <w:r w:rsidRPr="00C72843">
        <w:rPr>
          <w:b/>
        </w:rPr>
        <w:t>Implications</w:t>
      </w:r>
    </w:p>
    <w:p w14:paraId="03AEE072" w14:textId="3A2AACEA" w:rsidR="00912A5F" w:rsidRDefault="00DF1DED" w:rsidP="00912A5F">
      <w:pPr>
        <w:pStyle w:val="FirstParagraph"/>
      </w:pPr>
      <w:r>
        <w:t>These principles can distribute the burden of scientific communication between scientists and stakeholders</w:t>
      </w:r>
      <w:ins w:id="141" w:author="zenrunner" w:date="2019-10-20T19:28:00Z">
        <w:r w:rsidR="007E0A29">
          <w:t xml:space="preserve"> and enable better t</w:t>
        </w:r>
        <w:r w:rsidR="00581CA7">
          <w:t>wo-way interactions with scientific knowledge</w:t>
        </w:r>
      </w:ins>
      <w:del w:id="142" w:author="zenrunner" w:date="2019-10-20T19:28:00Z">
        <w:r w:rsidDel="00293D7C">
          <w:delText xml:space="preserve"> and embodies a spirit of dialog between senders and receivers (or between producers and consumers)</w:delText>
        </w:r>
      </w:del>
      <w:r>
        <w:t xml:space="preserve">. </w:t>
      </w:r>
      <w:ins w:id="143" w:author="zenrunner" w:date="2019-10-20T19:26:00Z">
        <w:r w:rsidR="00B1240E">
          <w:t xml:space="preserve">This is not a surrogate for scientific co-production with stakeholders, but it is </w:t>
        </w:r>
      </w:ins>
      <w:del w:id="144" w:author="zenrunner" w:date="2019-10-20T19:27:00Z">
        <w:r w:rsidDel="00B1240E">
          <w:delText xml:space="preserve">This </w:delText>
        </w:r>
      </w:del>
      <w:ins w:id="145" w:author="zenrunner" w:date="2019-10-20T19:27:00Z">
        <w:r w:rsidR="00B1240E">
          <w:t xml:space="preserve">a </w:t>
        </w:r>
      </w:ins>
      <w:r>
        <w:t xml:space="preserve">heuristic </w:t>
      </w:r>
      <w:ins w:id="146" w:author="zenrunner" w:date="2019-10-20T19:27:00Z">
        <w:r w:rsidR="00B1240E">
          <w:t xml:space="preserve">that </w:t>
        </w:r>
      </w:ins>
      <w:r>
        <w:t xml:space="preserve">can </w:t>
      </w:r>
      <w:del w:id="147" w:author="zenrunner" w:date="2019-10-20T19:27:00Z">
        <w:r w:rsidDel="00B1240E">
          <w:delText xml:space="preserve">also </w:delText>
        </w:r>
      </w:del>
      <w:r>
        <w:t>enable adaptive management for the environmental sciences</w:t>
      </w:r>
      <w:ins w:id="148" w:author="zenrunner" w:date="2019-10-20T19:27:00Z">
        <w:r w:rsidR="006B2F3E">
          <w:t xml:space="preserve"> from studies that are not necessarily coupled to issues </w:t>
        </w:r>
        <w:r w:rsidR="009F0B51">
          <w:t xml:space="preserve">or </w:t>
        </w:r>
        <w:r w:rsidR="006B2F3E">
          <w:t>partnerships</w:t>
        </w:r>
      </w:ins>
      <w:r>
        <w:t xml:space="preserve">. </w:t>
      </w:r>
      <w:ins w:id="149" w:author="zenrunner" w:date="2019-10-20T18:15:00Z">
        <w:r w:rsidR="00524919">
          <w:t xml:space="preserve">A core tenet of </w:t>
        </w:r>
      </w:ins>
      <w:del w:id="150" w:author="zenrunner" w:date="2019-10-20T18:15:00Z">
        <w:r w:rsidDel="00524919">
          <w:delText xml:space="preserve">The philosophy behind </w:delText>
        </w:r>
      </w:del>
      <w:r>
        <w:t xml:space="preserve">adaptive management is that managing and learning should be connected and iterative </w:t>
      </w:r>
      <w:del w:id="151" w:author="zenrunner" w:date="2019-10-20T19:29:00Z">
        <w:r w:rsidDel="00240F53">
          <w:delText xml:space="preserve">for </w:delText>
        </w:r>
        <w:r w:rsidDel="00AD0EA3">
          <w:delText>decisio</w:delText>
        </w:r>
      </w:del>
      <w:ins w:id="152" w:author="zenrunner" w:date="2019-10-20T18:15:00Z">
        <w:r w:rsidR="00F11B03">
          <w:t>in the</w:t>
        </w:r>
      </w:ins>
      <w:del w:id="153" w:author="zenrunner" w:date="2019-10-20T18:15:00Z">
        <w:r w:rsidDel="00F11B03">
          <w:delText>ning</w:delText>
        </w:r>
      </w:del>
      <w:r>
        <w:t xml:space="preserve"> </w:t>
      </w:r>
      <w:del w:id="154" w:author="zenrunner" w:date="2019-10-20T18:16:00Z">
        <w:r w:rsidDel="00F11B03">
          <w:delText xml:space="preserve">for </w:delText>
        </w:r>
      </w:del>
      <w:r>
        <w:t>natural resource</w:t>
      </w:r>
      <w:ins w:id="155" w:author="zenrunner" w:date="2019-10-20T19:45:00Z">
        <w:r w:rsidR="00013D3E">
          <w:t xml:space="preserve"> sciences</w:t>
        </w:r>
      </w:ins>
      <w:del w:id="156" w:author="zenrunner" w:date="2019-10-20T19:45:00Z">
        <w:r w:rsidDel="00013D3E">
          <w:delText>s</w:delText>
        </w:r>
      </w:del>
      <w:r>
        <w:t xml:space="preserve">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fldChar w:fldCharType="begin"/>
      </w:r>
      <w:r w:rsidR="00460855">
        <w:instrText xml:space="preserve"> ADDIN EN.CITE &lt;EndNote&gt;&lt;Cite&gt;&lt;Author&gt;McDonald-Madden&lt;/Author&gt;&lt;Year&gt;2010&lt;/Year&gt;&lt;RecNum&gt;6053&lt;/RecNum&gt;&lt;DisplayText&gt;(McDonald-Madden&lt;style face="italic"&gt; et al.&lt;/style&gt;,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fldChar w:fldCharType="separate"/>
      </w:r>
      <w:r w:rsidR="00460855">
        <w:rPr>
          <w:noProof/>
        </w:rPr>
        <w:t>(McDonald-Madden</w:t>
      </w:r>
      <w:r w:rsidR="00460855" w:rsidRPr="00460855">
        <w:rPr>
          <w:i/>
          <w:noProof/>
        </w:rPr>
        <w:t xml:space="preserve"> et al.</w:t>
      </w:r>
      <w:r w:rsidR="00460855">
        <w:rPr>
          <w:noProof/>
        </w:rPr>
        <w:t>, 2010)</w:t>
      </w:r>
      <w:r w:rsidR="00460855">
        <w:fldChar w:fldCharType="end"/>
      </w:r>
      <w:r>
        <w:t>. Making the research literature more functional through these principles will accelerate the learning phase of adaptive management. We can make deliberation (i.e.</w:t>
      </w:r>
      <w:ins w:id="157" w:author="zenrunner" w:date="2019-10-20T19:46:00Z">
        <w:r w:rsidR="00D877F5">
          <w:t xml:space="preserve"> </w:t>
        </w:r>
      </w:ins>
      <w:del w:id="158" w:author="zenrunner" w:date="2019-10-20T19:46:00Z">
        <w:r w:rsidDel="00D877F5">
          <w:delText> </w:delText>
        </w:r>
      </w:del>
      <w:r>
        <w:t>planning) and iteration (i.e.</w:t>
      </w:r>
      <w:ins w:id="159" w:author="zenrunner" w:date="2019-10-20T19:46:00Z">
        <w:r w:rsidR="00D877F5">
          <w:t xml:space="preserve"> </w:t>
        </w:r>
      </w:ins>
      <w:del w:id="160" w:author="zenrunner" w:date="2019-10-20T19:46:00Z">
        <w:r w:rsidDel="00D877F5">
          <w:delText> </w:delText>
        </w:r>
      </w:del>
      <w:r>
        <w:t xml:space="preserve">testing) integrate with evidence by adopting these principl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Reuse is also not the sole criterion for useful science nor should it be, but professional advocacy and knowledge mobilization are increasingly important priorities for universities and science in general </w:t>
      </w:r>
      <w:r w:rsidR="008D3809">
        <w:fldChar w:fldCharType="begin"/>
      </w:r>
      <w:r w:rsidR="008D3809">
        <w:instrText xml:space="preserve"> ADDIN EN.CITE &lt;EndNote&gt;&lt;Cite&gt;&lt;Author&gt;Pace&lt;/Author&gt;&lt;Year&gt;2010&lt;/Year&gt;&lt;RecNum&gt;6393&lt;/RecNum&gt;&lt;DisplayText&gt;(Pace&lt;style face="italic"&gt; et al.&lt;/style&gt;,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fldChar w:fldCharType="separate"/>
      </w:r>
      <w:r w:rsidR="008D3809">
        <w:rPr>
          <w:noProof/>
        </w:rPr>
        <w:t>(Pace</w:t>
      </w:r>
      <w:r w:rsidR="008D3809" w:rsidRPr="008D3809">
        <w:rPr>
          <w:i/>
          <w:noProof/>
        </w:rPr>
        <w:t xml:space="preserve"> et al.</w:t>
      </w:r>
      <w:r w:rsidR="008D3809">
        <w:rPr>
          <w:noProof/>
        </w:rPr>
        <w:t>, 2010)</w:t>
      </w:r>
      <w:r w:rsidR="008D3809">
        <w:fldChar w:fldCharType="end"/>
      </w:r>
      <w:r>
        <w:t>. Evidence-</w:t>
      </w:r>
      <w:del w:id="161" w:author="zenrunner" w:date="2019-10-20T19:46:00Z">
        <w:r w:rsidDel="00D0291A">
          <w:delText xml:space="preserve">based </w:delText>
        </w:r>
      </w:del>
      <w:ins w:id="162" w:author="zenrunner" w:date="2019-10-20T19:46:00Z">
        <w:r w:rsidR="00D0291A">
          <w:t xml:space="preserve">informed </w:t>
        </w:r>
      </w:ins>
      <w:r>
        <w:t xml:space="preserve">decision making is a critical area for growth and knowledge in many disciplines </w: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 </w:instrTex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DATA </w:instrText>
      </w:r>
      <w:r w:rsidR="008D3809">
        <w:fldChar w:fldCharType="end"/>
      </w:r>
      <w:r w:rsidR="008D3809">
        <w:fldChar w:fldCharType="separate"/>
      </w:r>
      <w:r w:rsidR="008D3809">
        <w:rPr>
          <w:noProof/>
        </w:rPr>
        <w:t>(Aarons</w:t>
      </w:r>
      <w:r w:rsidR="008D3809" w:rsidRPr="008D3809">
        <w:rPr>
          <w:i/>
          <w:noProof/>
        </w:rPr>
        <w:t xml:space="preserve"> et al.</w:t>
      </w:r>
      <w:r w:rsidR="008D3809">
        <w:rPr>
          <w:noProof/>
        </w:rPr>
        <w:t>, 2011; Roy-Byrne</w:t>
      </w:r>
      <w:r w:rsidR="008D3809" w:rsidRPr="008D3809">
        <w:rPr>
          <w:i/>
          <w:noProof/>
        </w:rPr>
        <w:t xml:space="preserve"> et al.</w:t>
      </w:r>
      <w:r w:rsidR="008D3809">
        <w:rPr>
          <w:noProof/>
        </w:rPr>
        <w:t>, 2010; Tranfield</w:t>
      </w:r>
      <w:r w:rsidR="008D3809" w:rsidRPr="008D3809">
        <w:rPr>
          <w:i/>
          <w:noProof/>
        </w:rPr>
        <w:t xml:space="preserve"> et al.</w:t>
      </w:r>
      <w:r w:rsidR="008D3809">
        <w:rPr>
          <w:noProof/>
        </w:rPr>
        <w:t>, 2003)</w:t>
      </w:r>
      <w:r w:rsidR="008D3809">
        <w:fldChar w:fldCharType="end"/>
      </w:r>
      <w:r w:rsidR="008D3809">
        <w:t xml:space="preserve"> </w:t>
      </w:r>
      <w:r>
        <w:t>– not just environmental management. Increased consumption</w:t>
      </w:r>
      <w:ins w:id="163" w:author="zenrunner" w:date="2019-10-20T19:47:00Z">
        <w:r w:rsidR="001D59D8">
          <w:t xml:space="preserve"> and production</w:t>
        </w:r>
      </w:ins>
      <w:r>
        <w:t xml:space="preserve"> of scientific evidence by managers and practitioners that is more </w:t>
      </w:r>
      <w:del w:id="164" w:author="zenrunner" w:date="2019-10-20T19:47:00Z">
        <w:r w:rsidDel="004706FA">
          <w:delText xml:space="preserve">palatable </w:delText>
        </w:r>
      </w:del>
      <w:ins w:id="165" w:author="zenrunner" w:date="2019-10-20T19:47:00Z">
        <w:r w:rsidR="004706FA">
          <w:t xml:space="preserve">accessible </w:t>
        </w:r>
      </w:ins>
      <w:r>
        <w:t xml:space="preserve">to a broader audience </w:t>
      </w:r>
      <w:del w:id="166" w:author="zenrunner" w:date="2019-10-20T19:47:00Z">
        <w:r w:rsidDel="00D647DB">
          <w:delText xml:space="preserve">written by researchers </w:delText>
        </w:r>
      </w:del>
      <w:r>
        <w:t>will result in increased functional use of scientific literature. Collaboration with stakeholders will facilitate this process</w:t>
      </w:r>
      <w:ins w:id="167" w:author="zenrunner" w:date="2019-10-20T19:48:00Z">
        <w:r w:rsidR="005917E8">
          <w:t xml:space="preserve"> at every step of the scientific endeavour</w:t>
        </w:r>
      </w:ins>
      <w:r>
        <w:t xml:space="preserve">, and open science will be pivotal to adaptive management opportunities. A recent discussion of rewilding </w:t>
      </w:r>
      <w:r>
        <w:lastRenderedPageBreak/>
        <w:t xml:space="preserve">ecosystems formally modeled societal context as a boundary that must always be considered in all dimensions of restoration efforts by managers and stakeholders </w:t>
      </w:r>
      <w:r w:rsidR="00E31C70">
        <w:fldChar w:fldCharType="begin"/>
      </w:r>
      <w:r w:rsidR="00E31C70">
        <w:instrText xml:space="preserve"> ADDIN EN.CITE &lt;EndNote&gt;&lt;Cite&gt;&lt;Author&gt;Perino&lt;/Author&gt;&lt;Year&gt;2019&lt;/Year&gt;&lt;RecNum&gt;6240&lt;/RecNum&gt;&lt;DisplayText&gt;(Perino&lt;style face="italic"&gt; et al.&lt;/style&gt;,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E31C70">
        <w:rPr>
          <w:rFonts w:hint="cs"/>
        </w:rPr>
        <w:instrText>á</w:instrText>
      </w:r>
      <w:r w:rsidR="00E31C70">
        <w:instrText>ndez, N</w:instrText>
      </w:r>
      <w:r w:rsidR="00E31C70">
        <w:rPr>
          <w:rFonts w:hint="cs"/>
        </w:rPr>
        <w:instrText>é</w:instrText>
      </w:r>
      <w:r w:rsidR="00E31C70">
        <w:instrText>stor&lt;/author&gt;&lt;author&gt;Bullock, James M.&lt;/author&gt;&lt;author&gt;Ceaușu, Silvia&lt;/author&gt;&lt;author&gt;Cort</w:instrText>
      </w:r>
      <w:r w:rsidR="00E31C70">
        <w:rPr>
          <w:rFonts w:hint="cs"/>
        </w:rPr>
        <w:instrText>é</w:instrText>
      </w:r>
      <w:r w:rsidR="00E31C70">
        <w:instrText>s-Avizanda, Ainara&lt;/author&gt;&lt;author&gt;van Klink, Roel&lt;/author&gt;&lt;author&gt;Kuemmerle, Tobias&lt;/author&gt;&lt;author&gt;Lomba, Angela&lt;/author&gt;&lt;author&gt;Pe</w:instrText>
      </w:r>
      <w:r w:rsidR="00E31C70">
        <w:rPr>
          <w:rFonts w:hint="cs"/>
        </w:rPr>
        <w:instrText>’</w:instrText>
      </w:r>
      <w:r w:rsidR="00E31C70">
        <w:instrText>er, Guy&lt;/author&gt;&lt;author&gt;Plieninger, Tobias&lt;/author&gt;&lt;author&gt;Rey Benayas, Jos</w:instrText>
      </w:r>
      <w:r w:rsidR="00E31C70">
        <w:rPr>
          <w:rFonts w:hint="cs"/>
        </w:rPr>
        <w:instrText>é</w:instrText>
      </w:r>
      <w:r w:rsidR="00E31C70">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fldChar w:fldCharType="separate"/>
      </w:r>
      <w:r w:rsidR="00E31C70">
        <w:rPr>
          <w:noProof/>
        </w:rPr>
        <w:t>(Perino</w:t>
      </w:r>
      <w:r w:rsidR="00E31C70" w:rsidRPr="00E31C70">
        <w:rPr>
          <w:i/>
          <w:noProof/>
        </w:rPr>
        <w:t xml:space="preserve"> et al.</w:t>
      </w:r>
      <w:r w:rsidR="00E31C70">
        <w:rPr>
          <w:noProof/>
        </w:rPr>
        <w:t>, 2019)</w:t>
      </w:r>
      <w:r w:rsidR="00E31C70">
        <w:fldChar w:fldCharType="end"/>
      </w:r>
      <w:r>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Default="00912A5F" w:rsidP="00912A5F">
      <w:pPr>
        <w:pStyle w:val="BodyText"/>
        <w:rPr>
          <w:ins w:id="168" w:author="zenrunner" w:date="2019-10-20T19:48:00Z"/>
        </w:rPr>
      </w:pPr>
    </w:p>
    <w:p w14:paraId="4486BBE7" w14:textId="00BBFAE3" w:rsidR="00E876A8" w:rsidRDefault="004B3772" w:rsidP="00912A5F">
      <w:pPr>
        <w:pStyle w:val="BodyText"/>
      </w:pPr>
      <w:ins w:id="169" w:author="zenrunner" w:date="2019-10-20T19:49:00Z">
        <w:r>
          <w:t>Simple principles</w:t>
        </w:r>
      </w:ins>
      <w:ins w:id="170" w:author="zenrunner" w:date="2019-10-20T19:52:00Z">
        <w:r w:rsidR="0017408E">
          <w:t xml:space="preserve"> for </w:t>
        </w:r>
      </w:ins>
      <w:ins w:id="171" w:author="zenrunner" w:date="2019-10-20T20:30:00Z">
        <w:r w:rsidR="007F54E6">
          <w:t xml:space="preserve">the </w:t>
        </w:r>
      </w:ins>
      <w:ins w:id="172" w:author="zenrunner" w:date="2019-10-20T19:52:00Z">
        <w:r w:rsidR="0017408E">
          <w:t>framing</w:t>
        </w:r>
      </w:ins>
      <w:ins w:id="173" w:author="zenrunner" w:date="2019-10-20T19:49:00Z">
        <w:r>
          <w:t xml:space="preserve"> </w:t>
        </w:r>
      </w:ins>
      <w:ins w:id="174" w:author="zenrunner" w:date="2019-10-20T20:30:00Z">
        <w:r w:rsidR="007F54E6">
          <w:t xml:space="preserve">of </w:t>
        </w:r>
        <w:r w:rsidR="00A07006">
          <w:t xml:space="preserve">environmental science </w:t>
        </w:r>
      </w:ins>
      <w:ins w:id="175" w:author="zenrunner" w:date="2019-10-20T19:49:00Z">
        <w:r>
          <w:t xml:space="preserve">that enable more </w:t>
        </w:r>
      </w:ins>
      <w:ins w:id="176" w:author="zenrunner" w:date="2019-10-20T19:50:00Z">
        <w:r>
          <w:t xml:space="preserve">connected </w:t>
        </w:r>
      </w:ins>
      <w:ins w:id="177" w:author="zenrunner" w:date="2019-10-20T19:49:00Z">
        <w:r>
          <w:t>science</w:t>
        </w:r>
      </w:ins>
      <w:ins w:id="178" w:author="zenrunner" w:date="2019-10-20T19:50:00Z">
        <w:r>
          <w:t xml:space="preserve"> to people </w:t>
        </w:r>
        <w:r w:rsidR="008C0188">
          <w:t>augment</w:t>
        </w:r>
        <w:r>
          <w:t xml:space="preserve"> extensive </w:t>
        </w:r>
        <w:r w:rsidR="00F971B5">
          <w:t xml:space="preserve">discussion and developments in </w:t>
        </w:r>
      </w:ins>
      <w:ins w:id="179" w:author="zenrunner" w:date="2019-10-20T19:54:00Z">
        <w:r w:rsidR="0091527F">
          <w:t xml:space="preserve">the field of </w:t>
        </w:r>
      </w:ins>
      <w:ins w:id="180" w:author="zenrunner" w:date="2019-10-20T19:52:00Z">
        <w:r w:rsidR="004324C3">
          <w:t xml:space="preserve">science, technology, and society </w:t>
        </w:r>
      </w:ins>
      <w:ins w:id="181" w:author="zenrunner" w:date="2019-10-20T19:55:00Z">
        <w:r w:rsidR="0091527F">
          <w:t xml:space="preserve">and </w:t>
        </w:r>
      </w:ins>
      <w:ins w:id="182" w:author="zenrunner" w:date="2019-10-20T20:11:00Z">
        <w:r w:rsidR="007A6180">
          <w:t xml:space="preserve">the </w:t>
        </w:r>
      </w:ins>
      <w:ins w:id="183" w:author="zenrunner" w:date="2019-10-20T19:55:00Z">
        <w:r w:rsidR="0091527F">
          <w:t>social studies of science</w:t>
        </w:r>
        <w:r w:rsidR="005D3F65">
          <w:t xml:space="preserve">. </w:t>
        </w:r>
      </w:ins>
      <w:ins w:id="184" w:author="zenrunner" w:date="2019-10-20T19:56:00Z">
        <w:r w:rsidR="005D3F65">
          <w:t xml:space="preserve">Knowledge transfer and scientific co-production are </w:t>
        </w:r>
        <w:r w:rsidR="00DA47F9">
          <w:t xml:space="preserve">profoundly useful </w:t>
        </w:r>
      </w:ins>
      <w:ins w:id="185" w:author="zenrunner" w:date="2019-10-20T19:57:00Z">
        <w:r w:rsidR="008475A8">
          <w:t xml:space="preserve">to </w:t>
        </w:r>
      </w:ins>
      <w:ins w:id="186" w:author="zenrunner" w:date="2019-10-20T19:56:00Z">
        <w:r w:rsidR="00DA47F9">
          <w:t>the environmental sciences but at time</w:t>
        </w:r>
      </w:ins>
      <w:ins w:id="187" w:author="zenrunner" w:date="2019-10-20T19:57:00Z">
        <w:r w:rsidR="00B476A6">
          <w:t>s</w:t>
        </w:r>
      </w:ins>
      <w:ins w:id="188" w:author="zenrunner" w:date="2019-10-20T19:56:00Z">
        <w:r w:rsidR="00DA47F9">
          <w:t xml:space="preserve"> can be decoupled from basic science </w:t>
        </w:r>
      </w:ins>
      <w:r w:rsidR="00262D64">
        <w:fldChar w:fldCharType="begin"/>
      </w:r>
      <w:r w:rsidR="00262D64">
        <w:instrText xml:space="preserve"> ADDIN EN.CITE &lt;EndNote&gt;&lt;Cite&gt;&lt;Author&gt;Lang&lt;/Author&gt;&lt;Year&gt;2012&lt;/Year&gt;&lt;RecNum&gt;6361&lt;/RecNum&gt;&lt;DisplayText&gt;(Lang&lt;style face="italic"&gt; et al.&lt;/style&gt;,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262D64">
        <w:fldChar w:fldCharType="separate"/>
      </w:r>
      <w:r w:rsidR="00262D64">
        <w:rPr>
          <w:noProof/>
        </w:rPr>
        <w:t>(Lang</w:t>
      </w:r>
      <w:r w:rsidR="00262D64" w:rsidRPr="00262D64">
        <w:rPr>
          <w:i/>
          <w:noProof/>
        </w:rPr>
        <w:t xml:space="preserve"> et al.</w:t>
      </w:r>
      <w:r w:rsidR="00262D64">
        <w:rPr>
          <w:noProof/>
        </w:rPr>
        <w:t>, 2012)</w:t>
      </w:r>
      <w:r w:rsidR="00262D64">
        <w:fldChar w:fldCharType="end"/>
      </w:r>
      <w:ins w:id="189" w:author="zenrunner" w:date="2019-10-20T19:57:00Z">
        <w:r w:rsidR="00262D64">
          <w:t xml:space="preserve">. </w:t>
        </w:r>
      </w:ins>
      <w:ins w:id="190" w:author="zenrunner" w:date="2019-10-20T19:58:00Z">
        <w:r w:rsidR="00B476A6">
          <w:t xml:space="preserve">Transdisciplinary science strongly contrasts </w:t>
        </w:r>
      </w:ins>
      <w:ins w:id="191" w:author="zenrunner" w:date="2019-10-20T20:01:00Z">
        <w:r w:rsidR="00270A28">
          <w:t xml:space="preserve">with a linear knowledge-deficit model that assumes knowledge moves from experts to citizens and </w:t>
        </w:r>
      </w:ins>
      <w:ins w:id="192" w:author="zenrunner" w:date="2019-10-20T20:04:00Z">
        <w:r w:rsidR="00D61071">
          <w:t xml:space="preserve">instead </w:t>
        </w:r>
      </w:ins>
      <w:ins w:id="193" w:author="zenrunner" w:date="2019-10-20T20:01:00Z">
        <w:r w:rsidR="00270A28">
          <w:t xml:space="preserve">emphasizes </w:t>
        </w:r>
      </w:ins>
      <w:ins w:id="194" w:author="zenrunner" w:date="2019-10-20T20:08:00Z">
        <w:r w:rsidR="000E246D">
          <w:t xml:space="preserve">that </w:t>
        </w:r>
      </w:ins>
      <w:ins w:id="195" w:author="zenrunner" w:date="2019-10-20T20:02:00Z">
        <w:r w:rsidR="00270A28">
          <w:t xml:space="preserve">integrated thinking </w:t>
        </w:r>
      </w:ins>
      <w:ins w:id="196" w:author="zenrunner" w:date="2019-10-20T20:03:00Z">
        <w:r w:rsidR="00907AF3">
          <w:t>focusing</w:t>
        </w:r>
      </w:ins>
      <w:ins w:id="197" w:author="zenrunner" w:date="2019-10-20T20:02:00Z">
        <w:r w:rsidR="00270A28">
          <w:t xml:space="preserve"> on </w:t>
        </w:r>
        <w:r w:rsidR="00270A28" w:rsidRPr="0053428B">
          <w:rPr>
            <w:u w:val="single"/>
            <w:rPrChange w:id="198" w:author="zenrunner" w:date="2019-10-20T20:31:00Z">
              <w:rPr/>
            </w:rPrChange>
          </w:rPr>
          <w:t>overlap</w:t>
        </w:r>
        <w:r w:rsidR="00270A28">
          <w:t xml:space="preserve"> between disciplines and between scientists and citizens eclipses </w:t>
        </w:r>
      </w:ins>
      <w:ins w:id="199" w:author="zenrunner" w:date="2019-10-20T20:03:00Z">
        <w:r w:rsidR="00270A28">
          <w:t xml:space="preserve">simplistic models of scientific knowledge </w:t>
        </w:r>
      </w:ins>
      <w:r w:rsidR="00946314">
        <w:fldChar w:fldCharType="begin"/>
      </w:r>
      <w:r w:rsidR="00946314">
        <w:instrText xml:space="preserve"> ADDIN EN.CITE &lt;EndNote&gt;&lt;Cite&gt;&lt;Author&gt;Lang&lt;/Author&gt;&lt;Year&gt;2012&lt;/Year&gt;&lt;RecNum&gt;6361&lt;/RecNum&gt;&lt;DisplayText&gt;(Lang&lt;style face="italic"&gt; et al.&lt;/style&gt;,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946314">
        <w:fldChar w:fldCharType="separate"/>
      </w:r>
      <w:r w:rsidR="00946314">
        <w:rPr>
          <w:noProof/>
        </w:rPr>
        <w:t>(Lang</w:t>
      </w:r>
      <w:r w:rsidR="00946314" w:rsidRPr="00946314">
        <w:rPr>
          <w:i/>
          <w:noProof/>
        </w:rPr>
        <w:t xml:space="preserve"> et al.</w:t>
      </w:r>
      <w:r w:rsidR="00946314">
        <w:rPr>
          <w:noProof/>
        </w:rPr>
        <w:t>, 2012)</w:t>
      </w:r>
      <w:r w:rsidR="00946314">
        <w:fldChar w:fldCharType="end"/>
      </w:r>
      <w:ins w:id="200" w:author="zenrunner" w:date="2019-10-20T20:04:00Z">
        <w:r w:rsidR="003D2681">
          <w:t xml:space="preserve">. </w:t>
        </w:r>
        <w:r w:rsidR="005E294F">
          <w:t>Joint production of kn</w:t>
        </w:r>
      </w:ins>
      <w:ins w:id="201" w:author="zenrunner" w:date="2019-10-20T20:05:00Z">
        <w:r w:rsidR="005E294F">
          <w:t>owledge is an ideal</w:t>
        </w:r>
      </w:ins>
      <w:ins w:id="202" w:author="zenrunner" w:date="2019-10-20T20:06:00Z">
        <w:r w:rsidR="00567AB9">
          <w:t>,</w:t>
        </w:r>
      </w:ins>
      <w:ins w:id="203" w:author="zenrunner" w:date="2019-10-20T20:05:00Z">
        <w:r w:rsidR="005E294F">
          <w:t xml:space="preserve"> but </w:t>
        </w:r>
      </w:ins>
      <w:ins w:id="204" w:author="zenrunner" w:date="2019-10-20T20:06:00Z">
        <w:r w:rsidR="00567AB9">
          <w:t xml:space="preserve">it is </w:t>
        </w:r>
      </w:ins>
      <w:ins w:id="205" w:author="zenrunner" w:date="2019-10-20T20:05:00Z">
        <w:r w:rsidR="005E294F">
          <w:t xml:space="preserve">not without debate and challenges </w:t>
        </w:r>
      </w:ins>
      <w:r w:rsidR="00567AB9">
        <w:fldChar w:fldCharType="begin">
          <w:fldData xml:space="preserve">PEVuZE5vdGU+PENpdGU+PEF1dGhvcj5NYWlsbGV0PC9BdXRob3I+PFllYXI+MjAxOTwvWWVhcj48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</w:fldData>
        </w:fldChar>
      </w:r>
      <w:r w:rsidR="005960C1">
        <w:instrText xml:space="preserve"> ADDIN EN.CITE </w:instrText>
      </w:r>
      <w:r w:rsidR="005960C1">
        <w:fldChar w:fldCharType="begin">
          <w:fldData xml:space="preserve">PEVuZE5vdGU+PENpdGU+PEF1dGhvcj5NYWlsbGV0PC9BdXRob3I+PFllYXI+MjAxOTwvWWVhcj48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</w:fldData>
        </w:fldChar>
      </w:r>
      <w:r w:rsidR="005960C1">
        <w:instrText xml:space="preserve"> ADDIN EN.CITE.DATA </w:instrText>
      </w:r>
      <w:r w:rsidR="005960C1">
        <w:fldChar w:fldCharType="end"/>
      </w:r>
      <w:r w:rsidR="00567AB9">
        <w:fldChar w:fldCharType="separate"/>
      </w:r>
      <w:r w:rsidR="005960C1">
        <w:rPr>
          <w:noProof/>
        </w:rPr>
        <w:t>(Maillet</w:t>
      </w:r>
      <w:r w:rsidR="005960C1" w:rsidRPr="005960C1">
        <w:rPr>
          <w:i/>
          <w:noProof/>
        </w:rPr>
        <w:t xml:space="preserve"> et al.</w:t>
      </w:r>
      <w:r w:rsidR="005960C1">
        <w:rPr>
          <w:noProof/>
        </w:rPr>
        <w:t>, 2019; Regeer</w:t>
      </w:r>
      <w:r w:rsidR="005960C1" w:rsidRPr="005960C1">
        <w:rPr>
          <w:i/>
          <w:noProof/>
        </w:rPr>
        <w:t xml:space="preserve"> et al.</w:t>
      </w:r>
      <w:r w:rsidR="005960C1">
        <w:rPr>
          <w:noProof/>
        </w:rPr>
        <w:t>, 2009; Williams &amp; Brown, 2016)</w:t>
      </w:r>
      <w:r w:rsidR="00567AB9">
        <w:fldChar w:fldCharType="end"/>
      </w:r>
      <w:ins w:id="206" w:author="zenrunner" w:date="2019-10-20T20:06:00Z">
        <w:r w:rsidR="00567AB9">
          <w:t xml:space="preserve">. It has been proposed that production of knowledge always includes social and cultural factors and that </w:t>
        </w:r>
      </w:ins>
      <w:ins w:id="207" w:author="zenrunner" w:date="2019-10-20T20:07:00Z">
        <w:r w:rsidR="00567AB9">
          <w:t xml:space="preserve">decision making is always political </w:t>
        </w:r>
      </w:ins>
      <w:r w:rsidR="0089655C">
        <w:fldChar w:fldCharType="begin"/>
      </w:r>
      <w:r w:rsidR="0089655C">
        <w:instrText xml:space="preserve"> ADDIN EN.CITE &lt;EndNote&gt;&lt;Cite&gt;&lt;Author&gt;Fern</w:instrText>
      </w:r>
      <w:r w:rsidR="0089655C">
        <w:rPr>
          <w:rFonts w:hint="cs"/>
        </w:rPr>
        <w:instrText>á</w:instrText>
      </w:r>
      <w:r w:rsidR="0089655C">
        <w:instrText>ndez&lt;/Author&gt;&lt;Year&gt;2016&lt;/Year&gt;&lt;RecNum&gt;6367&lt;/RecNum&gt;&lt;DisplayText&gt;(Fern</w:instrText>
      </w:r>
      <w:r w:rsidR="0089655C">
        <w:rPr>
          <w:rFonts w:hint="cs"/>
        </w:rPr>
        <w:instrText>á</w:instrText>
      </w:r>
      <w:r w:rsidR="0089655C">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9655C">
        <w:rPr>
          <w:rFonts w:hint="cs"/>
        </w:rPr>
        <w:instrText>á</w:instrText>
      </w:r>
      <w:r w:rsidR="0089655C">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9655C">
        <w:fldChar w:fldCharType="separate"/>
      </w:r>
      <w:r w:rsidR="0089655C">
        <w:rPr>
          <w:noProof/>
        </w:rPr>
        <w:t>(Fern</w:t>
      </w:r>
      <w:r w:rsidR="0089655C">
        <w:rPr>
          <w:rFonts w:hint="cs"/>
          <w:noProof/>
        </w:rPr>
        <w:t>á</w:t>
      </w:r>
      <w:r w:rsidR="0089655C">
        <w:rPr>
          <w:noProof/>
        </w:rPr>
        <w:t>ndez, 2016)</w:t>
      </w:r>
      <w:r w:rsidR="0089655C">
        <w:fldChar w:fldCharType="end"/>
      </w:r>
      <w:ins w:id="208" w:author="zenrunner" w:date="2019-10-20T20:08:00Z">
        <w:r w:rsidR="006C1697">
          <w:t xml:space="preserve">. </w:t>
        </w:r>
      </w:ins>
      <w:ins w:id="209" w:author="zenrunner" w:date="2019-10-20T20:12:00Z">
        <w:r w:rsidR="000C62E0">
          <w:t>Knowledge-policy interactions in particular are</w:t>
        </w:r>
      </w:ins>
      <w:ins w:id="210" w:author="zenrunner" w:date="2019-10-20T20:08:00Z">
        <w:r w:rsidR="000C62E0">
          <w:t xml:space="preserve"> likely non-linear and complex, require </w:t>
        </w:r>
        <w:r w:rsidR="006C1697">
          <w:t xml:space="preserve">multiple knowledge domains with multiple perspectives, and </w:t>
        </w:r>
      </w:ins>
      <w:ins w:id="211" w:author="zenrunner" w:date="2019-10-20T20:13:00Z">
        <w:r w:rsidR="00064AA7">
          <w:t xml:space="preserve">are shaped by </w:t>
        </w:r>
      </w:ins>
      <w:ins w:id="212" w:author="zenrunner" w:date="2019-10-20T20:08:00Z">
        <w:r w:rsidR="006C1697">
          <w:t xml:space="preserve">personal and professional filters. </w:t>
        </w:r>
      </w:ins>
      <w:ins w:id="213" w:author="zenrunner" w:date="2019-10-20T20:09:00Z">
        <w:r w:rsidR="00971633">
          <w:t xml:space="preserve">Moving from data to decisions must include consideration of biases, beliefs, </w:t>
        </w:r>
      </w:ins>
      <w:ins w:id="214" w:author="zenrunner" w:date="2019-10-20T20:14:00Z">
        <w:r w:rsidR="0042344C">
          <w:t xml:space="preserve">values, and </w:t>
        </w:r>
      </w:ins>
      <w:ins w:id="215" w:author="zenrunner" w:date="2019-10-20T20:09:00Z">
        <w:r w:rsidR="00971633">
          <w:t>heuristics (such as the ones proposed herein)</w:t>
        </w:r>
        <w:r w:rsidR="00952697">
          <w:t xml:space="preserve"> </w:t>
        </w:r>
      </w:ins>
      <w:r w:rsidR="00D255F7">
        <w:fldChar w:fldCharType="begin"/>
      </w:r>
      <w:r w:rsidR="00D255F7">
        <w:instrText xml:space="preserve"> ADDIN EN.CITE &lt;EndNote&gt;&lt;Cite&gt;&lt;Author&gt;Glynn&lt;/Author&gt;&lt;Year&gt;2017&lt;/Year&gt;&lt;RecNum&gt;6358&lt;/RecNum&gt;&lt;DisplayText&gt;(Glynn&lt;style face="italic"&gt; et al.&lt;/style&gt;, 2017)&lt;/DisplayText&gt;&lt;record&gt;&lt;rec-number&gt;6358&lt;/rec-number&gt;&lt;foreign-keys&gt;&lt;key app="EN" db-id="zv9tw0t2n2xfdiet259x2tdh09prp29zrxsv" timestamp="1571187202"&gt;6358&lt;/key&gt;&lt;/foreign-keys&gt;&lt;ref-type name="Journal Article"&gt;17&lt;/ref-type&gt;&lt;contributors&gt;&lt;authors&gt;&lt;author&gt;Glynn, Pierre D.&lt;/author&gt;&lt;author&gt;Voinov, Alexey A.&lt;/author&gt;&lt;author&gt;Shapiro, Carl D.&lt;/author&gt;&lt;author&gt;White, Paul A.&lt;/author&gt;&lt;/authors&gt;&lt;/contributors&gt;&lt;titles&gt;&lt;title&gt;From data to decisions: Processing information, biases, and beliefs for improved management of natural resources and environments&lt;/title&gt;&lt;secondary-title&gt;Earth&amp;apos;s Future&lt;/secondary-title&gt;&lt;/titles&gt;&lt;periodical&gt;&lt;full-title&gt;Earth&amp;apos;s Future&lt;/full-title&gt;&lt;/periodical&gt;&lt;pages&gt;356-378&lt;/pages&gt;&lt;volume&gt;5&lt;/volume&gt;&lt;number&gt;4&lt;/number&gt;&lt;keywords&gt;&lt;keyword&gt;Biases&lt;/keyword&gt;&lt;keyword&gt;Heuristics&lt;/keyword&gt;&lt;keyword&gt;adaptive management&lt;/keyword&gt;&lt;keyword&gt;post-normal science&lt;/keyword&gt;&lt;keyword&gt;beliefs&lt;/keyword&gt;&lt;keyword&gt;natural resources&lt;/keyword&gt;&lt;/keywords&gt;&lt;dates&gt;&lt;year&gt;2017&lt;/year&gt;&lt;pub-dates&gt;&lt;date&gt;2017/04/01&lt;/date&gt;&lt;/pub-dates&gt;&lt;/dates&gt;&lt;publisher&gt;John Wiley &amp;amp; Sons, Ltd&lt;/publisher&gt;&lt;isbn&gt;2328-4277&lt;/isbn&gt;&lt;urls&gt;&lt;related-urls&gt;&lt;url&gt;https://doi.org/10.1002/2016EF000487&lt;/url&gt;&lt;/related-urls&gt;&lt;/urls&gt;&lt;electronic-resource-num&gt;10.1002/2016EF000487&lt;/electronic-resource-num&gt;&lt;access-date&gt;2019/10/15&lt;/access-date&gt;&lt;/record&gt;&lt;/Cite&gt;&lt;/EndNote&gt;</w:instrText>
      </w:r>
      <w:r w:rsidR="00D255F7">
        <w:fldChar w:fldCharType="separate"/>
      </w:r>
      <w:r w:rsidR="00D255F7">
        <w:rPr>
          <w:noProof/>
        </w:rPr>
        <w:t>(Glynn</w:t>
      </w:r>
      <w:r w:rsidR="00D255F7" w:rsidRPr="00D255F7">
        <w:rPr>
          <w:i/>
          <w:noProof/>
        </w:rPr>
        <w:t xml:space="preserve"> et al.</w:t>
      </w:r>
      <w:r w:rsidR="00D255F7">
        <w:rPr>
          <w:noProof/>
        </w:rPr>
        <w:t>, 2017)</w:t>
      </w:r>
      <w:r w:rsidR="00D255F7">
        <w:fldChar w:fldCharType="end"/>
      </w:r>
      <w:ins w:id="216" w:author="zenrunner" w:date="2019-10-20T20:10:00Z">
        <w:r w:rsidR="00D255F7">
          <w:t xml:space="preserve">. </w:t>
        </w:r>
      </w:ins>
      <w:ins w:id="217" w:author="zenrunner" w:date="2019-10-20T20:14:00Z">
        <w:r w:rsidR="00EB4055">
          <w:t xml:space="preserve">Even with standardized and accessible data, it is a substantial challenge to develop mechanisms that incorporate these forms of evidence into policy development </w:t>
        </w:r>
      </w:ins>
      <w:r w:rsidR="00940900">
        <w:fldChar w:fldCharType="begin"/>
      </w:r>
      <w:r w:rsidR="00940900">
        <w:instrText xml:space="preserve"> ADDIN EN.CITE &lt;EndNote&gt;&lt;Cite&gt;&lt;Author&gt;Magnusson&lt;/Author&gt;&lt;Year&gt;2019&lt;/Year&gt;&lt;RecNum&gt;6400&lt;/RecNum&gt;&lt;DisplayText&gt;(Magnusson, 2019)&lt;/DisplayText&gt;&lt;record&gt;&lt;rec-number&gt;6400&lt;/rec-number&gt;&lt;foreign-keys&gt;&lt;key app="EN" db-id="zv9tw0t2n2xfdiet259x2tdh09prp29zrxsv" timestamp="1571627868"&gt;6400&lt;/key&gt;&lt;/foreign-keys&gt;&lt;ref-type name="Journal Article"&gt;17&lt;/ref-type&gt;&lt;contributors&gt;&lt;authors&gt;&lt;author&gt;Magnusson, William E.&lt;/author&gt;&lt;/authors&gt;&lt;/contributors&gt;&lt;titles&gt;&lt;title&gt;Biodiversity: the chasm between what we know and we need to know&lt;/title&gt;&lt;secondary-title&gt;Anais da Academia Brasileira de Ci</w:instrText>
      </w:r>
      <w:r w:rsidR="00940900">
        <w:rPr>
          <w:rFonts w:hint="cs"/>
        </w:rPr>
        <w:instrText>ê</w:instrText>
      </w:r>
      <w:r w:rsidR="00940900">
        <w:instrText>ncias&lt;/secondary-title&gt;&lt;/titles&gt;&lt;periodical&gt;&lt;full-title&gt;Anais da Academia Brasileira de Ci</w:instrText>
      </w:r>
      <w:r w:rsidR="00940900">
        <w:rPr>
          <w:rFonts w:hint="cs"/>
        </w:rPr>
        <w:instrText>ê</w:instrText>
      </w:r>
      <w:r w:rsidR="00940900">
        <w:instrText>ncias&lt;/full-title&gt;&lt;/periodical&gt;&lt;volume&gt;91&lt;/volume&gt;&lt;dates&gt;&lt;year&gt;2019&lt;/year&gt;&lt;/dates&gt;&lt;publisher&gt;scielo&lt;/publisher&gt;&lt;isbn&gt;0001-3765&lt;/isbn&gt;&lt;urls&gt;&lt;/urls&gt;&lt;/record&gt;&lt;/Cite&gt;&lt;/EndNote&gt;</w:instrText>
      </w:r>
      <w:r w:rsidR="00940900">
        <w:fldChar w:fldCharType="separate"/>
      </w:r>
      <w:r w:rsidR="00940900">
        <w:rPr>
          <w:noProof/>
        </w:rPr>
        <w:t>(Magnusson, 2019)</w:t>
      </w:r>
      <w:r w:rsidR="00940900">
        <w:fldChar w:fldCharType="end"/>
      </w:r>
      <w:ins w:id="218" w:author="zenrunner" w:date="2019-10-20T20:18:00Z">
        <w:r w:rsidR="00940900">
          <w:t xml:space="preserve">. </w:t>
        </w:r>
        <w:r w:rsidR="0058489D">
          <w:t xml:space="preserve">Consequently, </w:t>
        </w:r>
      </w:ins>
      <w:ins w:id="219" w:author="zenrunner" w:date="2019-10-20T20:19:00Z">
        <w:r w:rsidR="0058489D">
          <w:t xml:space="preserve">framing scientific publications in </w:t>
        </w:r>
      </w:ins>
      <w:ins w:id="220" w:author="zenrunner" w:date="2019-10-20T20:20:00Z">
        <w:r w:rsidR="0058489D">
          <w:t>these</w:t>
        </w:r>
      </w:ins>
      <w:ins w:id="221" w:author="zenrunner" w:date="2019-10-20T20:19:00Z">
        <w:r w:rsidR="0058489D">
          <w:t xml:space="preserve"> fields to ensure that they provide the means for two-way interactions with evidence </w:t>
        </w:r>
      </w:ins>
      <w:ins w:id="222" w:author="zenrunner" w:date="2019-10-20T20:20:00Z">
        <w:r w:rsidR="000A0D5A">
          <w:t xml:space="preserve">provides a </w:t>
        </w:r>
      </w:ins>
      <w:ins w:id="223" w:author="zenrunner" w:date="2019-10-20T20:23:00Z">
        <w:r w:rsidR="005960C1">
          <w:t>means</w:t>
        </w:r>
      </w:ins>
      <w:ins w:id="224" w:author="zenrunner" w:date="2019-10-20T20:20:00Z">
        <w:r w:rsidR="000A0D5A">
          <w:t xml:space="preserve"> to translate </w:t>
        </w:r>
      </w:ins>
      <w:ins w:id="225" w:author="zenrunner" w:date="2019-10-20T20:23:00Z">
        <w:r w:rsidR="005960C1">
          <w:t>principles</w:t>
        </w:r>
      </w:ins>
      <w:ins w:id="226" w:author="zenrunner" w:date="2019-10-20T20:20:00Z">
        <w:r w:rsidR="000A0D5A">
          <w:t xml:space="preserve"> into action. </w:t>
        </w:r>
      </w:ins>
      <w:ins w:id="227" w:author="zenrunner" w:date="2019-10-20T20:24:00Z">
        <w:r w:rsidR="00C65B05">
          <w:t xml:space="preserve">We implicitly adopted a </w:t>
        </w:r>
      </w:ins>
      <w:ins w:id="228" w:author="zenrunner" w:date="2019-10-20T20:25:00Z">
        <w:r w:rsidR="001A7212">
          <w:t>'</w:t>
        </w:r>
      </w:ins>
      <w:ins w:id="229" w:author="zenrunner" w:date="2019-10-20T20:24:00Z">
        <w:r w:rsidR="00C65B05">
          <w:t>science-policy-practice</w:t>
        </w:r>
      </w:ins>
      <w:ins w:id="230" w:author="zenrunner" w:date="2019-10-20T20:25:00Z">
        <w:r w:rsidR="001A7212">
          <w:t>'</w:t>
        </w:r>
      </w:ins>
      <w:ins w:id="231" w:author="zenrunner" w:date="2019-10-20T20:24:00Z">
        <w:r w:rsidR="00C65B05">
          <w:t xml:space="preserve"> perspective </w:t>
        </w:r>
        <w:r w:rsidR="00067D5D">
          <w:t xml:space="preserve">linking science to management </w:t>
        </w:r>
      </w:ins>
      <w:r w:rsidR="00A12265">
        <w:fldChar w:fldCharType="begin"/>
      </w:r>
      <w:r w:rsidR="00A12265">
        <w:instrText xml:space="preserve"> ADDIN EN.CITE &lt;EndNote&gt;&lt;Cite&gt;&lt;Author&gt;Dale&lt;/Author&gt;&lt;Year&gt;2019&lt;/Year&gt;&lt;RecNum&gt;6364&lt;/RecNum&gt;&lt;DisplayText&gt;(Dale&lt;style face="italic"&gt; et al.&lt;/style&gt;, 2019)&lt;/DisplayText&gt;&lt;record&gt;&lt;rec-number&gt;6364&lt;/rec-number&gt;&lt;foreign-keys&gt;&lt;key app="EN" db-id="zv9tw0t2n2xfdiet259x2tdh09prp29zrxsv" timestamp="1571257282"&gt;6364&lt;/key&gt;&lt;/foreign-keys&gt;&lt;ref-type name="Journal Article"&gt;17&lt;/ref-type&gt;&lt;contributors&gt;&lt;authors&gt;&lt;author&gt;Dale, Pat&lt;/author&gt;&lt;author&gt;Sporne, Ilva&lt;/author&gt;&lt;author&gt;Knight, Jon&lt;/author&gt;&lt;author&gt;Sheaves, Marcus&lt;/author&gt;&lt;author&gt;Eslami-Andergoli, Leila&lt;/author&gt;&lt;author&gt;Dwyer, Patrick&lt;/author&gt;&lt;/authors&gt;&lt;/contributors&gt;&lt;titles&gt;&lt;title&gt;A conceptual model to improve links between science, policy and practice in coastal management&lt;/title&gt;&lt;secondary-title&gt;Marine Policy&lt;/secondary-title&gt;&lt;/titles&gt;&lt;periodical&gt;&lt;full-title&gt;Marine Policy&lt;/full-title&gt;&lt;/periodical&gt;&lt;pages&gt;42-49&lt;/pages&gt;&lt;volume&gt;103&lt;/volume&gt;&lt;keywords&gt;&lt;keyword&gt;Coastal systems&lt;/keyword&gt;&lt;keyword&gt;Integrated management&lt;/keyword&gt;&lt;keyword&gt;Conceptual model&lt;/keyword&gt;&lt;keyword&gt;Case studies&lt;/keyword&gt;&lt;/keywords&gt;&lt;dates&gt;&lt;year&gt;2019&lt;/year&gt;&lt;pub-dates&gt;&lt;date&gt;2019/05/01/&lt;/date&gt;&lt;/pub-dates&gt;&lt;/dates&gt;&lt;isbn&gt;0308-597X&lt;/isbn&gt;&lt;urls&gt;&lt;related-urls&gt;&lt;url&gt;http://www.sciencedirect.com/science/article/pii/S0308597X1830383X&lt;/url&gt;&lt;/related-urls&gt;&lt;/urls&gt;&lt;electronic-resource-num&gt;https://doi.org/10.1016/j.marpol.2019.02.029&lt;/electronic-resource-num&gt;&lt;/record&gt;&lt;/Cite&gt;&lt;/EndNote&gt;</w:instrText>
      </w:r>
      <w:r w:rsidR="00A12265">
        <w:fldChar w:fldCharType="separate"/>
      </w:r>
      <w:r w:rsidR="00A12265">
        <w:rPr>
          <w:noProof/>
        </w:rPr>
        <w:t>(Dale</w:t>
      </w:r>
      <w:r w:rsidR="00A12265" w:rsidRPr="00A12265">
        <w:rPr>
          <w:i/>
          <w:noProof/>
        </w:rPr>
        <w:t xml:space="preserve"> et al.</w:t>
      </w:r>
      <w:r w:rsidR="00A12265">
        <w:rPr>
          <w:noProof/>
        </w:rPr>
        <w:t>, 2019)</w:t>
      </w:r>
      <w:r w:rsidR="00A12265">
        <w:fldChar w:fldCharType="end"/>
      </w:r>
      <w:ins w:id="232" w:author="zenrunner" w:date="2019-10-20T20:26:00Z">
        <w:r w:rsidR="001A7212">
          <w:t xml:space="preserve"> </w:t>
        </w:r>
      </w:ins>
      <w:ins w:id="233" w:author="zenrunner" w:date="2019-10-20T20:27:00Z">
        <w:r w:rsidR="001A7212">
          <w:t xml:space="preserve">in developing these principles </w:t>
        </w:r>
      </w:ins>
      <w:ins w:id="234" w:author="zenrunner" w:date="2019-10-20T20:25:00Z">
        <w:r w:rsidR="00A12265">
          <w:t>to ensure that</w:t>
        </w:r>
      </w:ins>
      <w:ins w:id="235" w:author="zenrunner" w:date="2019-10-20T20:26:00Z">
        <w:r w:rsidR="001A7212">
          <w:t xml:space="preserve"> a wider subset of basic science can be used to inform decisions </w:t>
        </w:r>
      </w:ins>
      <w:ins w:id="236" w:author="zenrunner" w:date="2019-10-20T20:27:00Z">
        <w:r w:rsidR="001A7212">
          <w:t xml:space="preserve">- </w:t>
        </w:r>
      </w:ins>
      <w:ins w:id="237" w:author="zenrunner" w:date="2019-10-20T20:26:00Z">
        <w:r w:rsidR="001A7212">
          <w:t xml:space="preserve">primarily through </w:t>
        </w:r>
      </w:ins>
      <w:ins w:id="238" w:author="zenrunner" w:date="2019-10-20T20:27:00Z">
        <w:r w:rsidR="001A7212">
          <w:t xml:space="preserve">a simple checklist that </w:t>
        </w:r>
        <w:r w:rsidR="007747EB">
          <w:t xml:space="preserve">authors and readers can use to </w:t>
        </w:r>
      </w:ins>
      <w:ins w:id="239" w:author="zenrunner" w:date="2019-10-20T20:28:00Z">
        <w:r w:rsidR="007747EB">
          <w:t xml:space="preserve">promote and structure reuse. </w:t>
        </w:r>
      </w:ins>
      <w:ins w:id="240" w:author="zenrunner" w:date="2019-10-20T20:32:00Z">
        <w:r w:rsidR="003A5B1D">
          <w:t>Science is a movement</w:t>
        </w:r>
      </w:ins>
      <w:ins w:id="241" w:author="zenrunner" w:date="2019-10-20T20:33:00Z">
        <w:r w:rsidR="00751FFA">
          <w:t>, and the language we use is important</w:t>
        </w:r>
      </w:ins>
      <w:ins w:id="242" w:author="zenrunner" w:date="2019-10-20T20:32:00Z">
        <w:r w:rsidR="003A5B1D">
          <w:t xml:space="preserve"> </w:t>
        </w:r>
      </w:ins>
      <w:r w:rsidR="00751FFA">
        <w:fldChar w:fldCharType="begin"/>
      </w:r>
      <w:r w:rsidR="00751FFA">
        <w:instrText xml:space="preserve"> ADDIN EN.CITE &lt;EndNote&gt;&lt;Cite&gt;&lt;Author&gt;Wezel&lt;/Author&gt;&lt;Year&gt;2009&lt;/Year&gt;&lt;RecNum&gt;6362&lt;/RecNum&gt;&lt;DisplayText&gt;(Wezel&lt;style face="italic"&gt; et al.&lt;/style&gt;, 2009)&lt;/DisplayText&gt;&lt;record&gt;&lt;rec-number&gt;6362&lt;/rec-number&gt;&lt;foreign-keys&gt;&lt;key app="EN" db-id="zv9tw0t2n2xfdiet259x2tdh09prp29zrxsv" timestamp="1571257106"&gt;6362&lt;/key&gt;&lt;/foreign-keys&gt;&lt;ref-type name="Journal Article"&gt;17&lt;/ref-type&gt;&lt;contributors&gt;&lt;authors&gt;&lt;author&gt;Wezel, A.&lt;/author&gt;&lt;author&gt;Bellon, S.&lt;/author&gt;&lt;author&gt;Dor</w:instrText>
      </w:r>
      <w:r w:rsidR="00751FFA">
        <w:rPr>
          <w:rFonts w:hint="cs"/>
        </w:rPr>
        <w:instrText>é</w:instrText>
      </w:r>
      <w:r w:rsidR="00751FFA">
        <w:instrText>, T.&lt;/author&gt;&lt;author&gt;Francis, C.&lt;/author&gt;&lt;author&gt;Vallod, D.&lt;/author&gt;&lt;author&gt;David, C.&lt;/author&gt;&lt;/authors&gt;&lt;/contributors&gt;&lt;titles&gt;&lt;title&gt;Agroecology as a science, a movement and a practice. A review&lt;/title&gt;&lt;secondary-title&gt;Agronomy for Sustainable Development&lt;/secondary-title&gt;&lt;/titles&gt;&lt;periodical&gt;&lt;full-title&gt;Agronomy for Sustainable Development&lt;/full-title&gt;&lt;/periodical&gt;&lt;pages&gt;503-515&lt;/pages&gt;&lt;volume&gt;29&lt;/volume&gt;&lt;number&gt;4&lt;/number&gt;&lt;dates&gt;&lt;year&gt;2009&lt;/year&gt;&lt;pub-dates&gt;&lt;date&gt;2009/12/01&lt;/date&gt;&lt;/pub-dates&gt;&lt;/dates&gt;&lt;isbn&gt;1773-0155&lt;/isbn&gt;&lt;urls&gt;&lt;related-urls&gt;&lt;url&gt;https://doi.org/10.1051/agro/2009004&lt;/url&gt;&lt;/related-urls&gt;&lt;/urls&gt;&lt;electronic-resource-num&gt;10.1051/agro/2009004&lt;/electronic-resource-num&gt;&lt;/record&gt;&lt;/Cite&gt;&lt;/EndNote&gt;</w:instrText>
      </w:r>
      <w:r w:rsidR="00751FFA">
        <w:fldChar w:fldCharType="separate"/>
      </w:r>
      <w:r w:rsidR="00751FFA">
        <w:rPr>
          <w:noProof/>
        </w:rPr>
        <w:t>(Wezel</w:t>
      </w:r>
      <w:r w:rsidR="00751FFA" w:rsidRPr="00751FFA">
        <w:rPr>
          <w:i/>
          <w:noProof/>
        </w:rPr>
        <w:t xml:space="preserve"> et al.</w:t>
      </w:r>
      <w:r w:rsidR="00751FFA">
        <w:rPr>
          <w:noProof/>
        </w:rPr>
        <w:t>, 2009)</w:t>
      </w:r>
      <w:r w:rsidR="00751FFA">
        <w:fldChar w:fldCharType="end"/>
      </w:r>
      <w:ins w:id="243" w:author="zenrunner" w:date="2019-10-20T20:33:00Z">
        <w:r w:rsidR="00751FFA">
          <w:t>.</w:t>
        </w:r>
        <w:r w:rsidR="00853CFF">
          <w:t xml:space="preserve"> </w:t>
        </w:r>
        <w:r w:rsidR="00582E16">
          <w:t>Knowledge is not a static concept held by experts but a series of actions that we engage with through p</w:t>
        </w:r>
      </w:ins>
      <w:ins w:id="244" w:author="zenrunner" w:date="2019-10-20T20:34:00Z">
        <w:r w:rsidR="00582E16">
          <w:t xml:space="preserve">rinciples, concepts, data, beliefs, and relationships </w:t>
        </w:r>
      </w:ins>
      <w:r w:rsidR="003B0883">
        <w:fldChar w:fldCharType="begin"/>
      </w:r>
      <w:r w:rsidR="003B0883">
        <w:instrText xml:space="preserve"> ADDIN EN.CITE &lt;EndNote&gt;&lt;Cite&gt;&lt;Author&gt;Maillet&lt;/Author&gt;&lt;Year&gt;2019&lt;/Year&gt;&lt;RecNum&gt;6360&lt;/RecNum&gt;&lt;DisplayText&gt;(Maillet&lt;style face="italic"&gt; et al.&lt;/style&gt;,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3B0883">
        <w:fldChar w:fldCharType="separate"/>
      </w:r>
      <w:r w:rsidR="003B0883">
        <w:rPr>
          <w:noProof/>
        </w:rPr>
        <w:t>(Maillet</w:t>
      </w:r>
      <w:r w:rsidR="003B0883" w:rsidRPr="003B0883">
        <w:rPr>
          <w:i/>
          <w:noProof/>
        </w:rPr>
        <w:t xml:space="preserve"> et al.</w:t>
      </w:r>
      <w:r w:rsidR="003B0883">
        <w:rPr>
          <w:noProof/>
        </w:rPr>
        <w:t>, 2019)</w:t>
      </w:r>
      <w:r w:rsidR="003B0883">
        <w:fldChar w:fldCharType="end"/>
      </w:r>
      <w:ins w:id="245" w:author="zenrunner" w:date="2019-10-20T20:35:00Z">
        <w:r w:rsidR="003B0883">
          <w:t xml:space="preserve">. Here, we provide principles that we hope build a bridge and </w:t>
        </w:r>
      </w:ins>
      <w:ins w:id="246" w:author="zenrunner" w:date="2019-10-20T20:37:00Z">
        <w:r w:rsidR="003B2C0A">
          <w:t>stepping-stones</w:t>
        </w:r>
      </w:ins>
      <w:ins w:id="247" w:author="zenrunner" w:date="2019-10-20T20:35:00Z">
        <w:r w:rsidR="003B0883">
          <w:t xml:space="preserve"> between publications that are not necessarily co-produced and immediately relevant to people that need to use, reuse, and interact with these ideas to inform </w:t>
        </w:r>
      </w:ins>
      <w:ins w:id="248" w:author="zenrunner" w:date="2019-10-20T20:36:00Z">
        <w:r w:rsidR="007442B2">
          <w:t>sustainable societies.</w:t>
        </w:r>
      </w:ins>
    </w:p>
    <w:p w14:paraId="6160FF40" w14:textId="279E3133" w:rsidR="00912A5F" w:rsidRDefault="00912A5F">
      <w:r>
        <w:br w:type="page"/>
      </w:r>
    </w:p>
    <w:p w14:paraId="05FC0D4D" w14:textId="7FBD8234" w:rsidR="00771300" w:rsidRPr="00771300" w:rsidRDefault="00912A5F" w:rsidP="00912A5F">
      <w:pPr>
        <w:pStyle w:val="BodyText"/>
        <w:rPr>
          <w:b/>
        </w:rPr>
      </w:pPr>
      <w:r w:rsidRPr="00771300">
        <w:rPr>
          <w:b/>
        </w:rPr>
        <w:lastRenderedPageBreak/>
        <w:t>Literature cited</w:t>
      </w:r>
    </w:p>
    <w:p w14:paraId="66779798" w14:textId="77777777" w:rsidR="003B0883" w:rsidRPr="003B0883" w:rsidRDefault="00771300" w:rsidP="003B0883">
      <w:pPr>
        <w:pStyle w:val="EndNoteBibliography"/>
        <w:spacing w:after="0"/>
        <w:ind w:left="720" w:hanging="720"/>
        <w:rPr>
          <w:noProof/>
        </w:rPr>
      </w:pPr>
      <w:r>
        <w:fldChar w:fldCharType="begin"/>
      </w:r>
      <w:r>
        <w:instrText xml:space="preserve"> ADDIN EN.REFLIST </w:instrText>
      </w:r>
      <w:r>
        <w:fldChar w:fldCharType="separate"/>
      </w:r>
      <w:r w:rsidR="003B0883" w:rsidRPr="003B0883">
        <w:rPr>
          <w:noProof/>
        </w:rPr>
        <w:t xml:space="preserve">Aarons, G.A., Hurlburt, M., &amp; Horwitz, S.M. (2011) Advancing a conceptual model of evidence-based practice implementation in public service sectors. </w:t>
      </w:r>
      <w:r w:rsidR="003B0883" w:rsidRPr="003B0883">
        <w:rPr>
          <w:i/>
          <w:noProof/>
        </w:rPr>
        <w:t>Administration and policy in mental health</w:t>
      </w:r>
      <w:r w:rsidR="003B0883" w:rsidRPr="003B0883">
        <w:rPr>
          <w:noProof/>
        </w:rPr>
        <w:t xml:space="preserve">, </w:t>
      </w:r>
      <w:r w:rsidR="003B0883" w:rsidRPr="003B0883">
        <w:rPr>
          <w:b/>
          <w:noProof/>
        </w:rPr>
        <w:t>38</w:t>
      </w:r>
      <w:r w:rsidR="003B0883" w:rsidRPr="003B0883">
        <w:rPr>
          <w:noProof/>
        </w:rPr>
        <w:t>, 4-23.</w:t>
      </w:r>
    </w:p>
    <w:p w14:paraId="3ED2C66A" w14:textId="77777777" w:rsidR="003B0883" w:rsidRPr="003B0883" w:rsidRDefault="003B0883" w:rsidP="003B0883">
      <w:pPr>
        <w:pStyle w:val="EndNoteBibliography"/>
        <w:spacing w:after="0"/>
        <w:ind w:left="720" w:hanging="720"/>
        <w:rPr>
          <w:noProof/>
        </w:rPr>
      </w:pPr>
      <w:r w:rsidRPr="003B0883">
        <w:rPr>
          <w:noProof/>
        </w:rPr>
        <w:t xml:space="preserve">Acocella, V. (2015) Grand challenges in Earth science: research toward a sustainable environment. </w:t>
      </w:r>
      <w:r w:rsidRPr="003B0883">
        <w:rPr>
          <w:i/>
          <w:noProof/>
        </w:rPr>
        <w:t>Frontiers in Earth Science</w:t>
      </w:r>
      <w:r w:rsidRPr="003B0883">
        <w:rPr>
          <w:noProof/>
        </w:rPr>
        <w:t xml:space="preserve">, </w:t>
      </w:r>
      <w:r w:rsidRPr="003B0883">
        <w:rPr>
          <w:b/>
          <w:noProof/>
        </w:rPr>
        <w:t>3</w:t>
      </w:r>
      <w:r w:rsidRPr="003B0883">
        <w:rPr>
          <w:noProof/>
        </w:rPr>
        <w:t>, 68.</w:t>
      </w:r>
    </w:p>
    <w:p w14:paraId="6032601E" w14:textId="77777777" w:rsidR="003B0883" w:rsidRPr="003B0883" w:rsidRDefault="003B0883" w:rsidP="003B0883">
      <w:pPr>
        <w:pStyle w:val="EndNoteBibliography"/>
        <w:spacing w:after="0"/>
        <w:ind w:left="720" w:hanging="720"/>
        <w:rPr>
          <w:noProof/>
        </w:rPr>
      </w:pPr>
      <w:r w:rsidRPr="003B0883">
        <w:rPr>
          <w:noProof/>
        </w:rPr>
        <w:t xml:space="preserve">Bagchi, S. &amp; Mishra, C. (2006) Living with large carnivores: predation on livestock by the snow leopard (Uncia uncia). </w:t>
      </w:r>
      <w:r w:rsidRPr="003B0883">
        <w:rPr>
          <w:i/>
          <w:noProof/>
        </w:rPr>
        <w:t>Journal of Zoology</w:t>
      </w:r>
      <w:r w:rsidRPr="003B0883">
        <w:rPr>
          <w:noProof/>
        </w:rPr>
        <w:t xml:space="preserve">, </w:t>
      </w:r>
      <w:r w:rsidRPr="003B0883">
        <w:rPr>
          <w:b/>
          <w:noProof/>
        </w:rPr>
        <w:t>268</w:t>
      </w:r>
      <w:r w:rsidRPr="003B0883">
        <w:rPr>
          <w:noProof/>
        </w:rPr>
        <w:t>, 217-224.</w:t>
      </w:r>
    </w:p>
    <w:p w14:paraId="7B4B5442" w14:textId="77777777" w:rsidR="003B0883" w:rsidRPr="003B0883" w:rsidRDefault="003B0883" w:rsidP="003B0883">
      <w:pPr>
        <w:pStyle w:val="EndNoteBibliography"/>
        <w:spacing w:after="0"/>
        <w:ind w:left="720" w:hanging="720"/>
        <w:rPr>
          <w:noProof/>
        </w:rPr>
      </w:pPr>
      <w:r w:rsidRPr="003B0883">
        <w:rPr>
          <w:noProof/>
        </w:rPr>
        <w:t xml:space="preserve">Baker, M. (2016) Is there a reproducibility crisis? </w:t>
      </w:r>
      <w:r w:rsidRPr="003B0883">
        <w:rPr>
          <w:i/>
          <w:noProof/>
        </w:rPr>
        <w:t>Nature</w:t>
      </w:r>
      <w:r w:rsidRPr="003B0883">
        <w:rPr>
          <w:noProof/>
        </w:rPr>
        <w:t xml:space="preserve">, </w:t>
      </w:r>
      <w:r w:rsidRPr="003B0883">
        <w:rPr>
          <w:b/>
          <w:noProof/>
        </w:rPr>
        <w:t>533</w:t>
      </w:r>
      <w:r w:rsidRPr="003B0883">
        <w:rPr>
          <w:noProof/>
        </w:rPr>
        <w:t>, 452-454.</w:t>
      </w:r>
    </w:p>
    <w:p w14:paraId="6C6EA099" w14:textId="77777777" w:rsidR="003B0883" w:rsidRPr="003B0883" w:rsidRDefault="003B0883" w:rsidP="003B0883">
      <w:pPr>
        <w:pStyle w:val="EndNoteBibliography"/>
        <w:spacing w:after="0"/>
        <w:ind w:left="720" w:hanging="720"/>
        <w:rPr>
          <w:noProof/>
        </w:rPr>
      </w:pPr>
      <w:r w:rsidRPr="003B0883">
        <w:rPr>
          <w:noProof/>
        </w:rPr>
        <w:t xml:space="preserve">Baron, N. (2010) </w:t>
      </w:r>
      <w:r w:rsidRPr="003B0883">
        <w:rPr>
          <w:i/>
          <w:noProof/>
        </w:rPr>
        <w:t>Escape from the Ivory Tower: A Guide to Making Your Science Matter</w:t>
      </w:r>
      <w:r w:rsidRPr="003B0883">
        <w:rPr>
          <w:noProof/>
        </w:rPr>
        <w:t xml:space="preserve"> Island Press, Washington, DC.</w:t>
      </w:r>
    </w:p>
    <w:p w14:paraId="3D500F8A" w14:textId="77777777" w:rsidR="003B0883" w:rsidRPr="003B0883" w:rsidRDefault="003B0883" w:rsidP="003B0883">
      <w:pPr>
        <w:pStyle w:val="EndNoteBibliography"/>
        <w:spacing w:after="0"/>
        <w:ind w:left="720" w:hanging="720"/>
        <w:rPr>
          <w:noProof/>
        </w:rPr>
      </w:pPr>
      <w:r w:rsidRPr="003B0883">
        <w:rPr>
          <w:noProof/>
        </w:rPr>
        <w:t>Bonebrake, T.C., Brown, C.J., Bell, J.D., Blanchard, J.L., Chauvenet, A., Champion, C., Chen, I.C., Clark, T.D., Colwell, R.K., Danielsen, F., Dell, A.I., Donelson, J.M., Eveng</w:t>
      </w:r>
      <w:r w:rsidRPr="003B0883">
        <w:rPr>
          <w:rFonts w:hint="cs"/>
          <w:noProof/>
        </w:rPr>
        <w:t>å</w:t>
      </w:r>
      <w:r w:rsidRPr="003B0883">
        <w:rPr>
          <w:noProof/>
        </w:rPr>
        <w:t>rd, B., Ferrier, S., Frusher, S., Garcia, R.A., Griffis, R.B., Hobday, A.J., Jarzyna, M.A., Lee, E., Lenoir, J., Linnetved, H., Martin, V.Y., McCormack, P.C., McDonald, J., McDonald-Madden, E., Mitchell, N., Mustonen, T., Pandolfi, J.M., Pettorelli, N., Possingham, H., Pulsifer, P., Reynolds, M., Scheffers, B.R., Sorte, C.J.B., Strugnell, J.M., Tuanmu, M.-N., Twiname, S., Verg</w:t>
      </w:r>
      <w:r w:rsidRPr="003B0883">
        <w:rPr>
          <w:rFonts w:hint="cs"/>
          <w:noProof/>
        </w:rPr>
        <w:t>é</w:t>
      </w:r>
      <w:r w:rsidRPr="003B0883">
        <w:rPr>
          <w:noProof/>
        </w:rPr>
        <w:t xml:space="preserve">s, A., Villanueva, C., Wapstra, E., Wernberg, T., &amp; Pecl, G.T. (2018) Managing consequences of climate-driven species redistribution requires integration of ecology, conservation and social science. </w:t>
      </w:r>
      <w:r w:rsidRPr="003B0883">
        <w:rPr>
          <w:i/>
          <w:noProof/>
        </w:rPr>
        <w:t>Biological Reviews</w:t>
      </w:r>
      <w:r w:rsidRPr="003B0883">
        <w:rPr>
          <w:noProof/>
        </w:rPr>
        <w:t xml:space="preserve">, </w:t>
      </w:r>
      <w:r w:rsidRPr="003B0883">
        <w:rPr>
          <w:b/>
          <w:noProof/>
        </w:rPr>
        <w:t>93</w:t>
      </w:r>
      <w:r w:rsidRPr="003B0883">
        <w:rPr>
          <w:noProof/>
        </w:rPr>
        <w:t>, 284-305.</w:t>
      </w:r>
    </w:p>
    <w:p w14:paraId="02A2136F" w14:textId="77777777" w:rsidR="003B0883" w:rsidRPr="003B0883" w:rsidRDefault="003B0883" w:rsidP="003B0883">
      <w:pPr>
        <w:pStyle w:val="EndNoteBibliography"/>
        <w:spacing w:after="0"/>
        <w:ind w:left="720" w:hanging="720"/>
        <w:rPr>
          <w:noProof/>
        </w:rPr>
      </w:pPr>
      <w:r w:rsidRPr="003B0883">
        <w:rPr>
          <w:noProof/>
        </w:rPr>
        <w:t xml:space="preserve">Botero, C.A., Weissing, F.J., Wright, J., &amp; Rubenstein, D.R. (2015) Evolutionary tipping points in the capacity to adapt to environmental change. </w:t>
      </w:r>
      <w:r w:rsidRPr="003B0883">
        <w:rPr>
          <w:i/>
          <w:noProof/>
        </w:rPr>
        <w:t>Proceedings of the National Academy of Sciences of the United States of America</w:t>
      </w:r>
      <w:r w:rsidRPr="003B0883">
        <w:rPr>
          <w:noProof/>
        </w:rPr>
        <w:t xml:space="preserve">, </w:t>
      </w:r>
      <w:r w:rsidRPr="003B0883">
        <w:rPr>
          <w:b/>
          <w:noProof/>
        </w:rPr>
        <w:t>112</w:t>
      </w:r>
      <w:r w:rsidRPr="003B0883">
        <w:rPr>
          <w:noProof/>
        </w:rPr>
        <w:t>, 184-189.</w:t>
      </w:r>
    </w:p>
    <w:p w14:paraId="4FDB0903" w14:textId="77777777" w:rsidR="003B0883" w:rsidRPr="003B0883" w:rsidRDefault="003B0883" w:rsidP="003B0883">
      <w:pPr>
        <w:pStyle w:val="EndNoteBibliography"/>
        <w:spacing w:after="0"/>
        <w:ind w:left="720" w:hanging="720"/>
        <w:rPr>
          <w:noProof/>
        </w:rPr>
      </w:pPr>
      <w:r w:rsidRPr="003B0883">
        <w:rPr>
          <w:noProof/>
        </w:rPr>
        <w:t xml:space="preserve">Bourne, P.E. &amp; Chalupa, L.M. (2006) Ten simple rules for getting grants. </w:t>
      </w:r>
      <w:r w:rsidRPr="003B0883">
        <w:rPr>
          <w:i/>
          <w:noProof/>
        </w:rPr>
        <w:t>PLOS Computational Biology</w:t>
      </w:r>
      <w:r w:rsidRPr="003B0883">
        <w:rPr>
          <w:noProof/>
        </w:rPr>
        <w:t xml:space="preserve">, </w:t>
      </w:r>
      <w:r w:rsidRPr="003B0883">
        <w:rPr>
          <w:b/>
          <w:noProof/>
        </w:rPr>
        <w:t>2</w:t>
      </w:r>
      <w:r w:rsidRPr="003B0883">
        <w:rPr>
          <w:noProof/>
        </w:rPr>
        <w:t>, 59-60.</w:t>
      </w:r>
    </w:p>
    <w:p w14:paraId="0A2B0F45" w14:textId="77777777" w:rsidR="003B0883" w:rsidRPr="003B0883" w:rsidRDefault="003B0883" w:rsidP="003B0883">
      <w:pPr>
        <w:pStyle w:val="EndNoteBibliography"/>
        <w:spacing w:after="0"/>
        <w:ind w:left="720" w:hanging="720"/>
        <w:rPr>
          <w:noProof/>
        </w:rPr>
      </w:pPr>
      <w:r w:rsidRPr="003B0883">
        <w:rPr>
          <w:noProof/>
        </w:rPr>
        <w:t xml:space="preserve">Burkle, L.A., Marlin, J.C., &amp; Knight, T.M. (2013) Plant-Pollinator Interactions over 120 Years: Loss of Species, Co-Occurrence, and Function. </w:t>
      </w:r>
      <w:r w:rsidRPr="003B0883">
        <w:rPr>
          <w:i/>
          <w:noProof/>
        </w:rPr>
        <w:t>Science</w:t>
      </w:r>
      <w:r w:rsidRPr="003B0883">
        <w:rPr>
          <w:noProof/>
        </w:rPr>
        <w:t xml:space="preserve">, </w:t>
      </w:r>
      <w:r w:rsidRPr="003B0883">
        <w:rPr>
          <w:b/>
          <w:noProof/>
        </w:rPr>
        <w:t>339</w:t>
      </w:r>
      <w:r w:rsidRPr="003B0883">
        <w:rPr>
          <w:noProof/>
        </w:rPr>
        <w:t>, 1611.</w:t>
      </w:r>
    </w:p>
    <w:p w14:paraId="08EF75CE" w14:textId="77777777" w:rsidR="003B0883" w:rsidRPr="003B0883" w:rsidRDefault="003B0883" w:rsidP="003B0883">
      <w:pPr>
        <w:pStyle w:val="EndNoteBibliography"/>
        <w:spacing w:after="0"/>
        <w:ind w:left="720" w:hanging="720"/>
        <w:rPr>
          <w:noProof/>
        </w:rPr>
      </w:pPr>
      <w:r w:rsidRPr="003B0883">
        <w:rPr>
          <w:noProof/>
        </w:rPr>
        <w:t xml:space="preserve">Busch, J. &amp; Ferretti-Gallon, K. (2017) What Drives Deforestation and What Stops It? A Meta-Analysis. </w:t>
      </w:r>
      <w:r w:rsidRPr="003B0883">
        <w:rPr>
          <w:i/>
          <w:noProof/>
        </w:rPr>
        <w:t>Review of Environmental Economics and Policy</w:t>
      </w:r>
      <w:r w:rsidRPr="003B0883">
        <w:rPr>
          <w:noProof/>
        </w:rPr>
        <w:t xml:space="preserve">, </w:t>
      </w:r>
      <w:r w:rsidRPr="003B0883">
        <w:rPr>
          <w:b/>
          <w:noProof/>
        </w:rPr>
        <w:t>11</w:t>
      </w:r>
      <w:r w:rsidRPr="003B0883">
        <w:rPr>
          <w:noProof/>
        </w:rPr>
        <w:t>, 3-23.</w:t>
      </w:r>
    </w:p>
    <w:p w14:paraId="0B3BC762" w14:textId="77777777" w:rsidR="003B0883" w:rsidRPr="003B0883" w:rsidRDefault="003B0883" w:rsidP="003B0883">
      <w:pPr>
        <w:pStyle w:val="EndNoteBibliography"/>
        <w:spacing w:after="0"/>
        <w:ind w:left="720" w:hanging="720"/>
        <w:rPr>
          <w:noProof/>
        </w:rPr>
      </w:pPr>
      <w:r w:rsidRPr="003B0883">
        <w:rPr>
          <w:noProof/>
        </w:rPr>
        <w:t xml:space="preserve">Calo, A. (2018) How knowledge deficit interventions fail to resolve beginning farmer challenges. </w:t>
      </w:r>
      <w:r w:rsidRPr="003B0883">
        <w:rPr>
          <w:i/>
          <w:noProof/>
        </w:rPr>
        <w:t>Agriculture and Human Values</w:t>
      </w:r>
      <w:r w:rsidRPr="003B0883">
        <w:rPr>
          <w:noProof/>
        </w:rPr>
        <w:t xml:space="preserve">, </w:t>
      </w:r>
      <w:r w:rsidRPr="003B0883">
        <w:rPr>
          <w:b/>
          <w:noProof/>
        </w:rPr>
        <w:t>35</w:t>
      </w:r>
      <w:r w:rsidRPr="003B0883">
        <w:rPr>
          <w:noProof/>
        </w:rPr>
        <w:t>, 367-381.</w:t>
      </w:r>
    </w:p>
    <w:p w14:paraId="7C49FBF1" w14:textId="77777777" w:rsidR="003B0883" w:rsidRPr="003B0883" w:rsidRDefault="003B0883" w:rsidP="003B0883">
      <w:pPr>
        <w:pStyle w:val="EndNoteBibliography"/>
        <w:spacing w:after="0"/>
        <w:ind w:left="720" w:hanging="720"/>
        <w:rPr>
          <w:noProof/>
        </w:rPr>
      </w:pPr>
      <w:r w:rsidRPr="003B0883">
        <w:rPr>
          <w:noProof/>
        </w:rPr>
        <w:t>Cash, D.W., Clark, W.C., Alcock, F., Dickson, N.M., Eckley, N., Guston, D.H., J</w:t>
      </w:r>
      <w:r w:rsidRPr="003B0883">
        <w:rPr>
          <w:rFonts w:hint="cs"/>
          <w:noProof/>
        </w:rPr>
        <w:t>ä</w:t>
      </w:r>
      <w:r w:rsidRPr="003B0883">
        <w:rPr>
          <w:noProof/>
        </w:rPr>
        <w:t xml:space="preserve">ger, J., &amp; Mitchell, R.B. (2003) Knowledge systems for sustainable development. </w:t>
      </w:r>
      <w:r w:rsidRPr="003B0883">
        <w:rPr>
          <w:i/>
          <w:noProof/>
        </w:rPr>
        <w:t>Proceedings of the National Academy of Sciences</w:t>
      </w:r>
      <w:r w:rsidRPr="003B0883">
        <w:rPr>
          <w:noProof/>
        </w:rPr>
        <w:t xml:space="preserve">, </w:t>
      </w:r>
      <w:r w:rsidRPr="003B0883">
        <w:rPr>
          <w:b/>
          <w:noProof/>
        </w:rPr>
        <w:t>100</w:t>
      </w:r>
      <w:r w:rsidRPr="003B0883">
        <w:rPr>
          <w:noProof/>
        </w:rPr>
        <w:t>, 8086.</w:t>
      </w:r>
    </w:p>
    <w:p w14:paraId="2E8C7A1E" w14:textId="77777777" w:rsidR="003B0883" w:rsidRPr="003B0883" w:rsidRDefault="003B0883" w:rsidP="003B0883">
      <w:pPr>
        <w:pStyle w:val="EndNoteBibliography"/>
        <w:spacing w:after="0"/>
        <w:ind w:left="720" w:hanging="720"/>
        <w:rPr>
          <w:noProof/>
        </w:rPr>
      </w:pPr>
      <w:r w:rsidRPr="003B0883">
        <w:rPr>
          <w:noProof/>
        </w:rPr>
        <w:t xml:space="preserve">Chiabai, A., Quiroga, S., Martinez-Juarez, P., Higgins, S., &amp; Taylor, T. (2018) The nexus between climate change, ecosystem services and human health: Towards a conceptual framework. </w:t>
      </w:r>
      <w:r w:rsidRPr="003B0883">
        <w:rPr>
          <w:i/>
          <w:noProof/>
        </w:rPr>
        <w:t>Science of the Total Environment</w:t>
      </w:r>
      <w:r w:rsidRPr="003B0883">
        <w:rPr>
          <w:noProof/>
        </w:rPr>
        <w:t xml:space="preserve">, </w:t>
      </w:r>
      <w:r w:rsidRPr="003B0883">
        <w:rPr>
          <w:b/>
          <w:noProof/>
        </w:rPr>
        <w:t>635</w:t>
      </w:r>
      <w:r w:rsidRPr="003B0883">
        <w:rPr>
          <w:noProof/>
        </w:rPr>
        <w:t>, 1191-1204.</w:t>
      </w:r>
    </w:p>
    <w:p w14:paraId="718C4B7F" w14:textId="77777777" w:rsidR="003B0883" w:rsidRPr="003B0883" w:rsidRDefault="003B0883" w:rsidP="003B0883">
      <w:pPr>
        <w:pStyle w:val="EndNoteBibliography"/>
        <w:spacing w:after="0"/>
        <w:ind w:left="720" w:hanging="720"/>
        <w:rPr>
          <w:noProof/>
        </w:rPr>
      </w:pPr>
      <w:r w:rsidRPr="003B0883">
        <w:rPr>
          <w:noProof/>
        </w:rPr>
        <w:t xml:space="preserve">Colvin, R.M., Witt, G.B., &amp; Lacey, J. (2016) Approaches to identifying stakeholders in environmental management: Insights from practitioners to go beyond the </w:t>
      </w:r>
      <w:r w:rsidRPr="003B0883">
        <w:rPr>
          <w:rFonts w:hint="cs"/>
          <w:noProof/>
        </w:rPr>
        <w:t>‘</w:t>
      </w:r>
      <w:r w:rsidRPr="003B0883">
        <w:rPr>
          <w:noProof/>
        </w:rPr>
        <w:t>usual suspects</w:t>
      </w:r>
      <w:r w:rsidRPr="003B0883">
        <w:rPr>
          <w:rFonts w:hint="cs"/>
          <w:noProof/>
        </w:rPr>
        <w:t>’</w:t>
      </w:r>
      <w:r w:rsidRPr="003B0883">
        <w:rPr>
          <w:noProof/>
        </w:rPr>
        <w:t xml:space="preserve">. </w:t>
      </w:r>
      <w:r w:rsidRPr="003B0883">
        <w:rPr>
          <w:i/>
          <w:noProof/>
        </w:rPr>
        <w:t>Land Use Policy</w:t>
      </w:r>
      <w:r w:rsidRPr="003B0883">
        <w:rPr>
          <w:noProof/>
        </w:rPr>
        <w:t xml:space="preserve">, </w:t>
      </w:r>
      <w:r w:rsidRPr="003B0883">
        <w:rPr>
          <w:b/>
          <w:noProof/>
        </w:rPr>
        <w:t>52</w:t>
      </w:r>
      <w:r w:rsidRPr="003B0883">
        <w:rPr>
          <w:noProof/>
        </w:rPr>
        <w:t>, 266-276.</w:t>
      </w:r>
    </w:p>
    <w:p w14:paraId="1CA259A5" w14:textId="77777777" w:rsidR="003B0883" w:rsidRPr="003B0883" w:rsidRDefault="003B0883" w:rsidP="003B0883">
      <w:pPr>
        <w:pStyle w:val="EndNoteBibliography"/>
        <w:spacing w:after="0"/>
        <w:ind w:left="720" w:hanging="720"/>
        <w:rPr>
          <w:noProof/>
        </w:rPr>
      </w:pPr>
      <w:r w:rsidRPr="003B0883">
        <w:rPr>
          <w:noProof/>
        </w:rPr>
        <w:t xml:space="preserve">Dale, P., Sporne, I., Knight, J., Sheaves, M., Eslami-Andergoli, L., &amp; Dwyer, P. (2019) A conceptual model to improve links between science, policy and practice in coastal management. </w:t>
      </w:r>
      <w:r w:rsidRPr="003B0883">
        <w:rPr>
          <w:i/>
          <w:noProof/>
        </w:rPr>
        <w:t>Marine Policy</w:t>
      </w:r>
      <w:r w:rsidRPr="003B0883">
        <w:rPr>
          <w:noProof/>
        </w:rPr>
        <w:t xml:space="preserve">, </w:t>
      </w:r>
      <w:r w:rsidRPr="003B0883">
        <w:rPr>
          <w:b/>
          <w:noProof/>
        </w:rPr>
        <w:t>103</w:t>
      </w:r>
      <w:r w:rsidRPr="003B0883">
        <w:rPr>
          <w:noProof/>
        </w:rPr>
        <w:t>, 42-49.</w:t>
      </w:r>
    </w:p>
    <w:p w14:paraId="43A8D933" w14:textId="77777777" w:rsidR="003B0883" w:rsidRPr="003B0883" w:rsidRDefault="003B0883" w:rsidP="003B0883">
      <w:pPr>
        <w:pStyle w:val="EndNoteBibliography"/>
        <w:spacing w:after="0"/>
        <w:ind w:left="720" w:hanging="720"/>
        <w:rPr>
          <w:noProof/>
        </w:rPr>
      </w:pPr>
      <w:r w:rsidRPr="003B0883">
        <w:rPr>
          <w:noProof/>
        </w:rPr>
        <w:t xml:space="preserve">Davidson, M.D. (2013) On the relation between ecosystem services, intrinsic value, existence value and economic valuation. </w:t>
      </w:r>
      <w:r w:rsidRPr="003B0883">
        <w:rPr>
          <w:i/>
          <w:noProof/>
        </w:rPr>
        <w:t>Ecological Economics</w:t>
      </w:r>
      <w:r w:rsidRPr="003B0883">
        <w:rPr>
          <w:noProof/>
        </w:rPr>
        <w:t xml:space="preserve">, </w:t>
      </w:r>
      <w:r w:rsidRPr="003B0883">
        <w:rPr>
          <w:b/>
          <w:noProof/>
        </w:rPr>
        <w:t>95</w:t>
      </w:r>
      <w:r w:rsidRPr="003B0883">
        <w:rPr>
          <w:noProof/>
        </w:rPr>
        <w:t>, 171-177.</w:t>
      </w:r>
    </w:p>
    <w:p w14:paraId="7BD5EF22" w14:textId="77777777" w:rsidR="003B0883" w:rsidRPr="003B0883" w:rsidRDefault="003B0883" w:rsidP="003B0883">
      <w:pPr>
        <w:pStyle w:val="EndNoteBibliography"/>
        <w:spacing w:after="0"/>
        <w:ind w:left="720" w:hanging="720"/>
        <w:rPr>
          <w:noProof/>
        </w:rPr>
      </w:pPr>
      <w:r w:rsidRPr="003B0883">
        <w:rPr>
          <w:noProof/>
        </w:rPr>
        <w:lastRenderedPageBreak/>
        <w:t>Dickman, A.J. (2010) Complexities of conflict: the importance of considering social factors for effectively resolving human</w:t>
      </w:r>
      <w:r w:rsidRPr="003B0883">
        <w:rPr>
          <w:rFonts w:hint="cs"/>
          <w:noProof/>
        </w:rPr>
        <w:t>–</w:t>
      </w:r>
      <w:r w:rsidRPr="003B0883">
        <w:rPr>
          <w:noProof/>
        </w:rPr>
        <w:t xml:space="preserve">wildlife conflict. </w:t>
      </w:r>
      <w:r w:rsidRPr="003B0883">
        <w:rPr>
          <w:i/>
          <w:noProof/>
        </w:rPr>
        <w:t>Animal Conservation</w:t>
      </w:r>
      <w:r w:rsidRPr="003B0883">
        <w:rPr>
          <w:noProof/>
        </w:rPr>
        <w:t xml:space="preserve">, </w:t>
      </w:r>
      <w:r w:rsidRPr="003B0883">
        <w:rPr>
          <w:b/>
          <w:noProof/>
        </w:rPr>
        <w:t>13</w:t>
      </w:r>
      <w:r w:rsidRPr="003B0883">
        <w:rPr>
          <w:noProof/>
        </w:rPr>
        <w:t>, 458-466.</w:t>
      </w:r>
    </w:p>
    <w:p w14:paraId="7C96B627" w14:textId="77777777" w:rsidR="003B0883" w:rsidRPr="003B0883" w:rsidRDefault="003B0883" w:rsidP="003B0883">
      <w:pPr>
        <w:pStyle w:val="EndNoteBibliography"/>
        <w:spacing w:after="0"/>
        <w:ind w:left="720" w:hanging="720"/>
        <w:rPr>
          <w:noProof/>
        </w:rPr>
      </w:pPr>
      <w:r w:rsidRPr="003B0883">
        <w:rPr>
          <w:noProof/>
        </w:rPr>
        <w:t xml:space="preserve">Dickman, A.J., Hazzah, L., Carbone, C., &amp; Durant, S.M. (2014) Carnivores, culture and </w:t>
      </w:r>
      <w:r w:rsidRPr="003B0883">
        <w:rPr>
          <w:rFonts w:hint="cs"/>
          <w:noProof/>
        </w:rPr>
        <w:t>‘</w:t>
      </w:r>
      <w:r w:rsidRPr="003B0883">
        <w:rPr>
          <w:noProof/>
        </w:rPr>
        <w:t>contagious conflict</w:t>
      </w:r>
      <w:r w:rsidRPr="003B0883">
        <w:rPr>
          <w:rFonts w:hint="cs"/>
          <w:noProof/>
        </w:rPr>
        <w:t>’</w:t>
      </w:r>
      <w:r w:rsidRPr="003B0883">
        <w:rPr>
          <w:noProof/>
        </w:rPr>
        <w:t>: Multiple factors influence perceived problems with carnivores in Tanzania</w:t>
      </w:r>
      <w:r w:rsidRPr="003B0883">
        <w:rPr>
          <w:rFonts w:hint="cs"/>
          <w:noProof/>
        </w:rPr>
        <w:t>’</w:t>
      </w:r>
      <w:r w:rsidRPr="003B0883">
        <w:rPr>
          <w:noProof/>
        </w:rPr>
        <w:t xml:space="preserve">s Ruaha landscape. </w:t>
      </w:r>
      <w:r w:rsidRPr="003B0883">
        <w:rPr>
          <w:i/>
          <w:noProof/>
        </w:rPr>
        <w:t>Biological Conservation</w:t>
      </w:r>
      <w:r w:rsidRPr="003B0883">
        <w:rPr>
          <w:noProof/>
        </w:rPr>
        <w:t xml:space="preserve">, </w:t>
      </w:r>
      <w:r w:rsidRPr="003B0883">
        <w:rPr>
          <w:b/>
          <w:noProof/>
        </w:rPr>
        <w:t>178</w:t>
      </w:r>
      <w:r w:rsidRPr="003B0883">
        <w:rPr>
          <w:noProof/>
        </w:rPr>
        <w:t>, 19-27.</w:t>
      </w:r>
    </w:p>
    <w:p w14:paraId="576D488B" w14:textId="77777777" w:rsidR="003B0883" w:rsidRPr="003B0883" w:rsidRDefault="003B0883" w:rsidP="003B0883">
      <w:pPr>
        <w:pStyle w:val="EndNoteBibliography"/>
        <w:spacing w:after="0"/>
        <w:ind w:left="720" w:hanging="720"/>
        <w:rPr>
          <w:noProof/>
        </w:rPr>
      </w:pPr>
      <w:r w:rsidRPr="003B0883">
        <w:rPr>
          <w:noProof/>
        </w:rPr>
        <w:t xml:space="preserve">Ferguson, P. (2015) The green economy agenda: business as usual or transformational discourse? </w:t>
      </w:r>
      <w:r w:rsidRPr="003B0883">
        <w:rPr>
          <w:i/>
          <w:noProof/>
        </w:rPr>
        <w:t>Environmental Politics</w:t>
      </w:r>
      <w:r w:rsidRPr="003B0883">
        <w:rPr>
          <w:noProof/>
        </w:rPr>
        <w:t xml:space="preserve">, </w:t>
      </w:r>
      <w:r w:rsidRPr="003B0883">
        <w:rPr>
          <w:b/>
          <w:noProof/>
        </w:rPr>
        <w:t>24</w:t>
      </w:r>
      <w:r w:rsidRPr="003B0883">
        <w:rPr>
          <w:noProof/>
        </w:rPr>
        <w:t>, 17-37.</w:t>
      </w:r>
    </w:p>
    <w:p w14:paraId="35D5E295" w14:textId="77777777" w:rsidR="003B0883" w:rsidRPr="003B0883" w:rsidRDefault="003B0883" w:rsidP="003B0883">
      <w:pPr>
        <w:pStyle w:val="EndNoteBibliography"/>
        <w:spacing w:after="0"/>
        <w:ind w:left="720" w:hanging="720"/>
        <w:rPr>
          <w:noProof/>
        </w:rPr>
      </w:pPr>
      <w:r w:rsidRPr="003B0883">
        <w:rPr>
          <w:noProof/>
        </w:rPr>
        <w:t>Fern</w:t>
      </w:r>
      <w:r w:rsidRPr="003B0883">
        <w:rPr>
          <w:rFonts w:hint="cs"/>
          <w:noProof/>
        </w:rPr>
        <w:t>á</w:t>
      </w:r>
      <w:r w:rsidRPr="003B0883">
        <w:rPr>
          <w:noProof/>
        </w:rPr>
        <w:t xml:space="preserve">ndez, R.J. (2016) How to be a more effective environmental scientist in management and policy contexts. </w:t>
      </w:r>
      <w:r w:rsidRPr="003B0883">
        <w:rPr>
          <w:i/>
          <w:noProof/>
        </w:rPr>
        <w:t>Environmental Science &amp; Policy</w:t>
      </w:r>
      <w:r w:rsidRPr="003B0883">
        <w:rPr>
          <w:noProof/>
        </w:rPr>
        <w:t xml:space="preserve">, </w:t>
      </w:r>
      <w:r w:rsidRPr="003B0883">
        <w:rPr>
          <w:b/>
          <w:noProof/>
        </w:rPr>
        <w:t>64</w:t>
      </w:r>
      <w:r w:rsidRPr="003B0883">
        <w:rPr>
          <w:noProof/>
        </w:rPr>
        <w:t>, 171-176.</w:t>
      </w:r>
    </w:p>
    <w:p w14:paraId="1DC4CA5C" w14:textId="77777777" w:rsidR="003B0883" w:rsidRPr="003B0883" w:rsidRDefault="003B0883" w:rsidP="003B0883">
      <w:pPr>
        <w:pStyle w:val="EndNoteBibliography"/>
        <w:spacing w:after="0"/>
        <w:ind w:left="720" w:hanging="720"/>
        <w:rPr>
          <w:noProof/>
        </w:rPr>
      </w:pPr>
      <w:r w:rsidRPr="003B0883">
        <w:rPr>
          <w:noProof/>
        </w:rPr>
        <w:t xml:space="preserve">Fischer, J. &amp; Riechers, M. (2019) A leverage points perspective on sustainability. </w:t>
      </w:r>
      <w:r w:rsidRPr="003B0883">
        <w:rPr>
          <w:i/>
          <w:noProof/>
        </w:rPr>
        <w:t>People and Nature</w:t>
      </w:r>
      <w:r w:rsidRPr="003B0883">
        <w:rPr>
          <w:noProof/>
        </w:rPr>
        <w:t xml:space="preserve">, </w:t>
      </w:r>
      <w:r w:rsidRPr="003B0883">
        <w:rPr>
          <w:b/>
          <w:noProof/>
        </w:rPr>
        <w:t>1</w:t>
      </w:r>
      <w:r w:rsidRPr="003B0883">
        <w:rPr>
          <w:noProof/>
        </w:rPr>
        <w:t>, 115-120.</w:t>
      </w:r>
    </w:p>
    <w:p w14:paraId="427E9C58" w14:textId="77777777" w:rsidR="003B0883" w:rsidRPr="003B0883" w:rsidRDefault="003B0883" w:rsidP="003B0883">
      <w:pPr>
        <w:pStyle w:val="EndNoteBibliography"/>
        <w:spacing w:after="0"/>
        <w:ind w:left="720" w:hanging="720"/>
        <w:rPr>
          <w:noProof/>
        </w:rPr>
      </w:pPr>
      <w:r w:rsidRPr="003B0883">
        <w:rPr>
          <w:noProof/>
        </w:rPr>
        <w:t>Fiutem, T. &amp; Antoniol, M. (1996) A cliche-based environment to support architectural reverse engineering. In 1996 Proceedings of International Conference on Software Maintenance, pp. 319-328.</w:t>
      </w:r>
    </w:p>
    <w:p w14:paraId="3036A659" w14:textId="77777777" w:rsidR="003B0883" w:rsidRPr="003B0883" w:rsidRDefault="003B0883" w:rsidP="003B0883">
      <w:pPr>
        <w:pStyle w:val="EndNoteBibliography"/>
        <w:spacing w:after="0"/>
        <w:ind w:left="720" w:hanging="720"/>
        <w:rPr>
          <w:noProof/>
        </w:rPr>
      </w:pPr>
      <w:r w:rsidRPr="003B0883">
        <w:rPr>
          <w:noProof/>
        </w:rPr>
        <w:t xml:space="preserve">Fu, Q., Hou, Y., Wang, B., Bi, X., Li, B., &amp; Zhang, X. (2018) Scenario analysis of ecosystem service changes and interactions in a mountain-oasis-desert system: a case study in Altay Prefecture, China. </w:t>
      </w:r>
      <w:r w:rsidRPr="003B0883">
        <w:rPr>
          <w:i/>
          <w:noProof/>
        </w:rPr>
        <w:t>Scientific Reports</w:t>
      </w:r>
      <w:r w:rsidRPr="003B0883">
        <w:rPr>
          <w:noProof/>
        </w:rPr>
        <w:t xml:space="preserve">, </w:t>
      </w:r>
      <w:r w:rsidRPr="003B0883">
        <w:rPr>
          <w:b/>
          <w:noProof/>
        </w:rPr>
        <w:t>8</w:t>
      </w:r>
      <w:r w:rsidRPr="003B0883">
        <w:rPr>
          <w:noProof/>
        </w:rPr>
        <w:t>, 12939.</w:t>
      </w:r>
    </w:p>
    <w:p w14:paraId="54CB0F0C" w14:textId="77777777" w:rsidR="003B0883" w:rsidRPr="003B0883" w:rsidRDefault="003B0883" w:rsidP="003B0883">
      <w:pPr>
        <w:pStyle w:val="EndNoteBibliography"/>
        <w:spacing w:after="0"/>
        <w:ind w:left="720" w:hanging="720"/>
        <w:rPr>
          <w:noProof/>
        </w:rPr>
      </w:pPr>
      <w:r w:rsidRPr="003B0883">
        <w:rPr>
          <w:noProof/>
        </w:rPr>
        <w:t xml:space="preserve">Gerstner, K., Moreno-Mateos, D., Gurevitch, J., Beckmann, M., Kambach, S., Jones, H.P., &amp; Seppelt, R. (2017) Will your paper be used in a meta-analysis? Make the reach of your research broader and longer lasting. </w:t>
      </w:r>
      <w:r w:rsidRPr="003B0883">
        <w:rPr>
          <w:i/>
          <w:noProof/>
        </w:rPr>
        <w:t>Methods in Ecology and Evolution</w:t>
      </w:r>
      <w:r w:rsidRPr="003B0883">
        <w:rPr>
          <w:noProof/>
        </w:rPr>
        <w:t xml:space="preserve">, </w:t>
      </w:r>
      <w:r w:rsidRPr="003B0883">
        <w:rPr>
          <w:b/>
          <w:noProof/>
        </w:rPr>
        <w:t>8</w:t>
      </w:r>
      <w:r w:rsidRPr="003B0883">
        <w:rPr>
          <w:noProof/>
        </w:rPr>
        <w:t>, 777-784.</w:t>
      </w:r>
    </w:p>
    <w:p w14:paraId="1CB6CC12" w14:textId="77777777" w:rsidR="003B0883" w:rsidRPr="003B0883" w:rsidRDefault="003B0883" w:rsidP="003B0883">
      <w:pPr>
        <w:pStyle w:val="EndNoteBibliography"/>
        <w:spacing w:after="0"/>
        <w:ind w:left="720" w:hanging="720"/>
        <w:rPr>
          <w:noProof/>
        </w:rPr>
      </w:pPr>
      <w:r w:rsidRPr="003B0883">
        <w:rPr>
          <w:noProof/>
        </w:rPr>
        <w:t xml:space="preserve">Glynn, P.D., Voinov, A.A., Shapiro, C.D., &amp; White, P.A. (2017) From data to decisions: Processing information, biases, and beliefs for improved management of natural resources and environments. </w:t>
      </w:r>
      <w:r w:rsidRPr="003B0883">
        <w:rPr>
          <w:i/>
          <w:noProof/>
        </w:rPr>
        <w:t>Earth's Future</w:t>
      </w:r>
      <w:r w:rsidRPr="003B0883">
        <w:rPr>
          <w:noProof/>
        </w:rPr>
        <w:t xml:space="preserve">, </w:t>
      </w:r>
      <w:r w:rsidRPr="003B0883">
        <w:rPr>
          <w:b/>
          <w:noProof/>
        </w:rPr>
        <w:t>5</w:t>
      </w:r>
      <w:r w:rsidRPr="003B0883">
        <w:rPr>
          <w:noProof/>
        </w:rPr>
        <w:t>, 356-378.</w:t>
      </w:r>
    </w:p>
    <w:p w14:paraId="4BE914C3" w14:textId="77777777" w:rsidR="003B0883" w:rsidRPr="003B0883" w:rsidRDefault="003B0883" w:rsidP="003B0883">
      <w:pPr>
        <w:pStyle w:val="EndNoteBibliography"/>
        <w:spacing w:after="0"/>
        <w:ind w:left="720" w:hanging="720"/>
        <w:rPr>
          <w:noProof/>
        </w:rPr>
      </w:pPr>
      <w:r w:rsidRPr="003B0883">
        <w:rPr>
          <w:noProof/>
        </w:rPr>
        <w:t xml:space="preserve">Halpern, B.S., Walbridge, S., Selkoe, K.A., Kappel, C.V., Micheli, F., Agrosa, C., Bruno, J.F., Casey, K.S., Ebert, C., Fox, H.E., Fujita, R., Heinemann, D., Lenihan, H.S., Madin, E.M.P., Perry, M.T., Selig, E.R., Spalding, M., Steneck, R., &amp; Watson, R. (2008) A Global Map of Human Impact on Marine Ecosystems. </w:t>
      </w:r>
      <w:r w:rsidRPr="003B0883">
        <w:rPr>
          <w:i/>
          <w:noProof/>
        </w:rPr>
        <w:t>Science</w:t>
      </w:r>
      <w:r w:rsidRPr="003B0883">
        <w:rPr>
          <w:noProof/>
        </w:rPr>
        <w:t xml:space="preserve">, </w:t>
      </w:r>
      <w:r w:rsidRPr="003B0883">
        <w:rPr>
          <w:b/>
          <w:noProof/>
        </w:rPr>
        <w:t>319</w:t>
      </w:r>
      <w:r w:rsidRPr="003B0883">
        <w:rPr>
          <w:noProof/>
        </w:rPr>
        <w:t>, 948.</w:t>
      </w:r>
    </w:p>
    <w:p w14:paraId="530B156F" w14:textId="77777777" w:rsidR="003B0883" w:rsidRPr="003B0883" w:rsidRDefault="003B0883" w:rsidP="003B0883">
      <w:pPr>
        <w:pStyle w:val="EndNoteBibliography"/>
        <w:spacing w:after="0"/>
        <w:ind w:left="720" w:hanging="720"/>
        <w:rPr>
          <w:noProof/>
        </w:rPr>
      </w:pPr>
      <w:r w:rsidRPr="003B0883">
        <w:rPr>
          <w:noProof/>
        </w:rPr>
        <w:t xml:space="preserve">Hampton, S.E., Strasser, C.A., Tewksbury, J.J., Gram, W.K., Budden, A.E., Batcheller, A.L., Duke, C.S., &amp; Porter, J.H. (2013) Big data and the future of ecology. </w:t>
      </w:r>
      <w:r w:rsidRPr="003B0883">
        <w:rPr>
          <w:i/>
          <w:noProof/>
        </w:rPr>
        <w:t>Frontiers in Ecology &amp; the Environment</w:t>
      </w:r>
      <w:r w:rsidRPr="003B0883">
        <w:rPr>
          <w:noProof/>
        </w:rPr>
        <w:t xml:space="preserve">, </w:t>
      </w:r>
      <w:r w:rsidRPr="003B0883">
        <w:rPr>
          <w:b/>
          <w:noProof/>
        </w:rPr>
        <w:t>11</w:t>
      </w:r>
      <w:r w:rsidRPr="003B0883">
        <w:rPr>
          <w:noProof/>
        </w:rPr>
        <w:t>, 156-162.</w:t>
      </w:r>
    </w:p>
    <w:p w14:paraId="7FF9D994" w14:textId="77777777" w:rsidR="003B0883" w:rsidRPr="003B0883" w:rsidRDefault="003B0883" w:rsidP="003B0883">
      <w:pPr>
        <w:pStyle w:val="EndNoteBibliography"/>
        <w:spacing w:after="0"/>
        <w:ind w:left="720" w:hanging="720"/>
        <w:rPr>
          <w:noProof/>
        </w:rPr>
      </w:pPr>
      <w:r w:rsidRPr="003B0883">
        <w:rPr>
          <w:noProof/>
        </w:rPr>
        <w:t xml:space="preserve">Hao, J. (2018) Reconsidering </w:t>
      </w:r>
      <w:r w:rsidRPr="003B0883">
        <w:rPr>
          <w:rFonts w:hint="cs"/>
          <w:noProof/>
        </w:rPr>
        <w:t>‘</w:t>
      </w:r>
      <w:r w:rsidRPr="003B0883">
        <w:rPr>
          <w:noProof/>
        </w:rPr>
        <w:t>cause inside the clause</w:t>
      </w:r>
      <w:r w:rsidRPr="003B0883">
        <w:rPr>
          <w:rFonts w:hint="cs"/>
          <w:noProof/>
        </w:rPr>
        <w:t>’</w:t>
      </w:r>
      <w:r w:rsidRPr="003B0883">
        <w:rPr>
          <w:noProof/>
        </w:rPr>
        <w:t xml:space="preserve"> in scientific discourse </w:t>
      </w:r>
      <w:r w:rsidRPr="003B0883">
        <w:rPr>
          <w:rFonts w:hint="cs"/>
          <w:noProof/>
        </w:rPr>
        <w:t>–</w:t>
      </w:r>
      <w:r w:rsidRPr="003B0883">
        <w:rPr>
          <w:noProof/>
        </w:rPr>
        <w:t xml:space="preserve"> from a discourse semantic perspective in systemic functional linguistics. </w:t>
      </w:r>
      <w:r w:rsidRPr="003B0883">
        <w:rPr>
          <w:i/>
          <w:noProof/>
        </w:rPr>
        <w:t>Text &amp; Talk - An Interdisciplinary Journal of Language Discourse Communication Studies</w:t>
      </w:r>
      <w:r w:rsidRPr="003B0883">
        <w:rPr>
          <w:noProof/>
        </w:rPr>
        <w:t xml:space="preserve">, </w:t>
      </w:r>
      <w:r w:rsidRPr="003B0883">
        <w:rPr>
          <w:b/>
          <w:noProof/>
        </w:rPr>
        <w:t>38</w:t>
      </w:r>
      <w:r w:rsidRPr="003B0883">
        <w:rPr>
          <w:noProof/>
        </w:rPr>
        <w:t>.</w:t>
      </w:r>
    </w:p>
    <w:p w14:paraId="29B763D9" w14:textId="77777777" w:rsidR="003B0883" w:rsidRPr="003B0883" w:rsidRDefault="003B0883" w:rsidP="003B0883">
      <w:pPr>
        <w:pStyle w:val="EndNoteBibliography"/>
        <w:spacing w:after="0"/>
        <w:ind w:left="720" w:hanging="720"/>
        <w:rPr>
          <w:noProof/>
        </w:rPr>
      </w:pPr>
      <w:r w:rsidRPr="003B0883">
        <w:rPr>
          <w:noProof/>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sidRPr="003B0883">
        <w:rPr>
          <w:i/>
          <w:noProof/>
        </w:rPr>
        <w:t>Conservation Biology</w:t>
      </w:r>
      <w:r w:rsidRPr="003B0883">
        <w:rPr>
          <w:noProof/>
        </w:rPr>
        <w:t xml:space="preserve">, </w:t>
      </w:r>
      <w:r w:rsidRPr="003B0883">
        <w:rPr>
          <w:b/>
          <w:noProof/>
        </w:rPr>
        <w:t>32</w:t>
      </w:r>
      <w:r w:rsidRPr="003B0883">
        <w:rPr>
          <w:noProof/>
        </w:rPr>
        <w:t>, 979-988.</w:t>
      </w:r>
    </w:p>
    <w:p w14:paraId="3A910A62" w14:textId="77777777" w:rsidR="003B0883" w:rsidRPr="003B0883" w:rsidRDefault="003B0883" w:rsidP="003B0883">
      <w:pPr>
        <w:pStyle w:val="EndNoteBibliography"/>
        <w:spacing w:after="0"/>
        <w:ind w:left="720" w:hanging="720"/>
        <w:rPr>
          <w:noProof/>
        </w:rPr>
      </w:pPr>
      <w:r w:rsidRPr="003B0883">
        <w:rPr>
          <w:noProof/>
        </w:rPr>
        <w:t>Johnson, A., Vongkhamheng, C., Hedemark, M., &amp; Saithongdam, T. (2006) Effects of human</w:t>
      </w:r>
      <w:r w:rsidRPr="003B0883">
        <w:rPr>
          <w:rFonts w:hint="cs"/>
          <w:noProof/>
        </w:rPr>
        <w:t>–</w:t>
      </w:r>
      <w:r w:rsidRPr="003B0883">
        <w:rPr>
          <w:noProof/>
        </w:rPr>
        <w:t xml:space="preserve">carnivore conflict on tiger (Panthera tigris) and prey populations in Lao PDR. </w:t>
      </w:r>
      <w:r w:rsidRPr="003B0883">
        <w:rPr>
          <w:i/>
          <w:noProof/>
        </w:rPr>
        <w:t>Animal Conservation</w:t>
      </w:r>
      <w:r w:rsidRPr="003B0883">
        <w:rPr>
          <w:noProof/>
        </w:rPr>
        <w:t xml:space="preserve">, </w:t>
      </w:r>
      <w:r w:rsidRPr="003B0883">
        <w:rPr>
          <w:b/>
          <w:noProof/>
        </w:rPr>
        <w:t>9</w:t>
      </w:r>
      <w:r w:rsidRPr="003B0883">
        <w:rPr>
          <w:noProof/>
        </w:rPr>
        <w:t>, 421-430.</w:t>
      </w:r>
    </w:p>
    <w:p w14:paraId="1207B098" w14:textId="77777777" w:rsidR="003B0883" w:rsidRPr="003B0883" w:rsidRDefault="003B0883" w:rsidP="003B0883">
      <w:pPr>
        <w:pStyle w:val="EndNoteBibliography"/>
        <w:spacing w:after="0"/>
        <w:ind w:left="720" w:hanging="720"/>
        <w:rPr>
          <w:noProof/>
        </w:rPr>
      </w:pPr>
      <w:r w:rsidRPr="003B0883">
        <w:rPr>
          <w:noProof/>
        </w:rPr>
        <w:lastRenderedPageBreak/>
        <w:t xml:space="preserve">Jones, P.G. &amp; Thornton, P.K. (2009) Croppers to livestock keepers: livelihood transitions to 2050 in Africa due to climate change. </w:t>
      </w:r>
      <w:r w:rsidRPr="003B0883">
        <w:rPr>
          <w:i/>
          <w:noProof/>
        </w:rPr>
        <w:t>Environmental Science &amp; Policy</w:t>
      </w:r>
      <w:r w:rsidRPr="003B0883">
        <w:rPr>
          <w:noProof/>
        </w:rPr>
        <w:t xml:space="preserve">, </w:t>
      </w:r>
      <w:r w:rsidRPr="003B0883">
        <w:rPr>
          <w:b/>
          <w:noProof/>
        </w:rPr>
        <w:t>12</w:t>
      </w:r>
      <w:r w:rsidRPr="003B0883">
        <w:rPr>
          <w:noProof/>
        </w:rPr>
        <w:t>, 427-437.</w:t>
      </w:r>
    </w:p>
    <w:p w14:paraId="6F38F658" w14:textId="77777777" w:rsidR="003B0883" w:rsidRPr="003B0883" w:rsidRDefault="003B0883" w:rsidP="003B0883">
      <w:pPr>
        <w:pStyle w:val="EndNoteBibliography"/>
        <w:spacing w:after="0"/>
        <w:ind w:left="720" w:hanging="720"/>
        <w:rPr>
          <w:noProof/>
        </w:rPr>
      </w:pPr>
      <w:r w:rsidRPr="003B0883">
        <w:rPr>
          <w:noProof/>
        </w:rPr>
        <w:t>Karttunen, K., Ahtikoski, A., Kujala, S., T</w:t>
      </w:r>
      <w:r w:rsidRPr="003B0883">
        <w:rPr>
          <w:rFonts w:hint="cs"/>
          <w:noProof/>
        </w:rPr>
        <w:t>ö</w:t>
      </w:r>
      <w:r w:rsidRPr="003B0883">
        <w:rPr>
          <w:noProof/>
        </w:rPr>
        <w:t>rm</w:t>
      </w:r>
      <w:r w:rsidRPr="003B0883">
        <w:rPr>
          <w:rFonts w:hint="cs"/>
          <w:noProof/>
        </w:rPr>
        <w:t>ä</w:t>
      </w:r>
      <w:r w:rsidRPr="003B0883">
        <w:rPr>
          <w:noProof/>
        </w:rPr>
        <w:t xml:space="preserve">, H., Kinnunen, J., Salminen, H., Huuskonen, S., Kojola, S., Lehtonen, M., Hynynen, J., &amp; Ranta, T. (2018) Regional socio-economic impacts of intensive forest management, a CGE approach. </w:t>
      </w:r>
      <w:r w:rsidRPr="003B0883">
        <w:rPr>
          <w:i/>
          <w:noProof/>
        </w:rPr>
        <w:t>Biomass and Bioenergy</w:t>
      </w:r>
      <w:r w:rsidRPr="003B0883">
        <w:rPr>
          <w:noProof/>
        </w:rPr>
        <w:t xml:space="preserve">, </w:t>
      </w:r>
      <w:r w:rsidRPr="003B0883">
        <w:rPr>
          <w:b/>
          <w:noProof/>
        </w:rPr>
        <w:t>118</w:t>
      </w:r>
      <w:r w:rsidRPr="003B0883">
        <w:rPr>
          <w:noProof/>
        </w:rPr>
        <w:t>, 8-15.</w:t>
      </w:r>
    </w:p>
    <w:p w14:paraId="30B77480" w14:textId="77777777" w:rsidR="003B0883" w:rsidRPr="003B0883" w:rsidRDefault="003B0883" w:rsidP="003B0883">
      <w:pPr>
        <w:pStyle w:val="EndNoteBibliography"/>
        <w:spacing w:after="0"/>
        <w:ind w:left="720" w:hanging="720"/>
        <w:rPr>
          <w:noProof/>
        </w:rPr>
      </w:pPr>
      <w:r w:rsidRPr="003B0883">
        <w:rPr>
          <w:noProof/>
        </w:rPr>
        <w:t>Kates, R.W., Clark, W.C., Corell, R., Hall, J.M., Jaeger, C.C., Lowe, I., McCarthy, J.J., Schellnhuber, H.J., Bolin, B., Dickson, N.M., Faucheux, S., Gallopin, G.C., Gr</w:t>
      </w:r>
      <w:r w:rsidRPr="003B0883">
        <w:rPr>
          <w:rFonts w:hint="cs"/>
          <w:noProof/>
        </w:rPr>
        <w:t>ü</w:t>
      </w:r>
      <w:r w:rsidRPr="003B0883">
        <w:rPr>
          <w:noProof/>
        </w:rPr>
        <w:t>bler, A., Huntley, B., J</w:t>
      </w:r>
      <w:r w:rsidRPr="003B0883">
        <w:rPr>
          <w:rFonts w:hint="cs"/>
          <w:noProof/>
        </w:rPr>
        <w:t>ä</w:t>
      </w:r>
      <w:r w:rsidRPr="003B0883">
        <w:rPr>
          <w:noProof/>
        </w:rPr>
        <w:t xml:space="preserve">ger, J., Jodha, N.S., Kasperson, R.E., Mabogunje, A., Matson, P., Mooney, H., Moore, B., Riordan, T., &amp; Svedin, U. (2001) Sustainability Science. </w:t>
      </w:r>
      <w:r w:rsidRPr="003B0883">
        <w:rPr>
          <w:i/>
          <w:noProof/>
        </w:rPr>
        <w:t>Science</w:t>
      </w:r>
      <w:r w:rsidRPr="003B0883">
        <w:rPr>
          <w:noProof/>
        </w:rPr>
        <w:t xml:space="preserve">, </w:t>
      </w:r>
      <w:r w:rsidRPr="003B0883">
        <w:rPr>
          <w:b/>
          <w:noProof/>
        </w:rPr>
        <w:t>292</w:t>
      </w:r>
      <w:r w:rsidRPr="003B0883">
        <w:rPr>
          <w:noProof/>
        </w:rPr>
        <w:t>, 641.</w:t>
      </w:r>
    </w:p>
    <w:p w14:paraId="6B7115EB" w14:textId="77777777" w:rsidR="003B0883" w:rsidRPr="003B0883" w:rsidRDefault="003B0883" w:rsidP="003B0883">
      <w:pPr>
        <w:pStyle w:val="EndNoteBibliography"/>
        <w:spacing w:after="0"/>
        <w:ind w:left="720" w:hanging="720"/>
        <w:rPr>
          <w:noProof/>
        </w:rPr>
      </w:pPr>
      <w:r w:rsidRPr="003B0883">
        <w:rPr>
          <w:noProof/>
        </w:rPr>
        <w:t xml:space="preserve">Kelly, C.D. (2006) Replicating Empirical Research in Behavioral Ecology: How and Why It Should Be Done But Rarely Ever Is. </w:t>
      </w:r>
      <w:r w:rsidRPr="003B0883">
        <w:rPr>
          <w:i/>
          <w:noProof/>
        </w:rPr>
        <w:t>THE QUARTERLY REVIEW OF BIOLOGY</w:t>
      </w:r>
      <w:r w:rsidRPr="003B0883">
        <w:rPr>
          <w:noProof/>
        </w:rPr>
        <w:t xml:space="preserve">, </w:t>
      </w:r>
      <w:r w:rsidRPr="003B0883">
        <w:rPr>
          <w:b/>
          <w:noProof/>
        </w:rPr>
        <w:t>81</w:t>
      </w:r>
      <w:r w:rsidRPr="003B0883">
        <w:rPr>
          <w:noProof/>
        </w:rPr>
        <w:t>, 221-236.</w:t>
      </w:r>
    </w:p>
    <w:p w14:paraId="275A8E4E" w14:textId="77777777" w:rsidR="003B0883" w:rsidRPr="003B0883" w:rsidRDefault="003B0883" w:rsidP="003B0883">
      <w:pPr>
        <w:pStyle w:val="EndNoteBibliography"/>
        <w:spacing w:after="0"/>
        <w:ind w:left="720" w:hanging="720"/>
        <w:rPr>
          <w:noProof/>
        </w:rPr>
      </w:pPr>
      <w:r w:rsidRPr="003B0883">
        <w:rPr>
          <w:noProof/>
        </w:rPr>
        <w:t xml:space="preserve">Koontz, T.M. &amp; Thomas, C.W. (2018) Use of science in collaborative environmental management: Evidence from local watershed partnerships in the Puget Sound. </w:t>
      </w:r>
      <w:r w:rsidRPr="003B0883">
        <w:rPr>
          <w:i/>
          <w:noProof/>
        </w:rPr>
        <w:t>Environmental Science &amp; Policy</w:t>
      </w:r>
      <w:r w:rsidRPr="003B0883">
        <w:rPr>
          <w:noProof/>
        </w:rPr>
        <w:t xml:space="preserve">, </w:t>
      </w:r>
      <w:r w:rsidRPr="003B0883">
        <w:rPr>
          <w:b/>
          <w:noProof/>
        </w:rPr>
        <w:t>88</w:t>
      </w:r>
      <w:r w:rsidRPr="003B0883">
        <w:rPr>
          <w:noProof/>
        </w:rPr>
        <w:t>, 17-23.</w:t>
      </w:r>
    </w:p>
    <w:p w14:paraId="096F7FED" w14:textId="77777777" w:rsidR="003B0883" w:rsidRPr="003B0883" w:rsidRDefault="003B0883" w:rsidP="003B0883">
      <w:pPr>
        <w:pStyle w:val="EndNoteBibliography"/>
        <w:spacing w:after="0"/>
        <w:ind w:left="720" w:hanging="720"/>
        <w:rPr>
          <w:noProof/>
        </w:rPr>
      </w:pPr>
      <w:r w:rsidRPr="003B0883">
        <w:rPr>
          <w:noProof/>
        </w:rPr>
        <w:t xml:space="preserve">Kotiaho, J.S. &amp; Tomkins, J.L. (2002) Meta-analysis, can it ever fail? </w:t>
      </w:r>
      <w:r w:rsidRPr="003B0883">
        <w:rPr>
          <w:i/>
          <w:noProof/>
        </w:rPr>
        <w:t>Oikos</w:t>
      </w:r>
      <w:r w:rsidRPr="003B0883">
        <w:rPr>
          <w:noProof/>
        </w:rPr>
        <w:t xml:space="preserve">, </w:t>
      </w:r>
      <w:r w:rsidRPr="003B0883">
        <w:rPr>
          <w:b/>
          <w:noProof/>
        </w:rPr>
        <w:t>96</w:t>
      </w:r>
      <w:r w:rsidRPr="003B0883">
        <w:rPr>
          <w:noProof/>
        </w:rPr>
        <w:t>, 551-553.</w:t>
      </w:r>
    </w:p>
    <w:p w14:paraId="4A352DD5" w14:textId="77777777" w:rsidR="003B0883" w:rsidRPr="003B0883" w:rsidRDefault="003B0883" w:rsidP="003B0883">
      <w:pPr>
        <w:pStyle w:val="EndNoteBibliography"/>
        <w:spacing w:after="0"/>
        <w:ind w:left="720" w:hanging="720"/>
        <w:rPr>
          <w:noProof/>
        </w:rPr>
      </w:pPr>
      <w:r w:rsidRPr="003B0883">
        <w:rPr>
          <w:noProof/>
        </w:rPr>
        <w:t xml:space="preserve">Lang, D.J., Wiek, A., Bergmann, M., Stauffacher, M., Martens, P., Moll, P., Swilling, M., &amp; Thomas, C.J. (2012) Transdisciplinary research in sustainability science: practice, principles, and challenges. </w:t>
      </w:r>
      <w:r w:rsidRPr="003B0883">
        <w:rPr>
          <w:i/>
          <w:noProof/>
        </w:rPr>
        <w:t>Sustainability science</w:t>
      </w:r>
      <w:r w:rsidRPr="003B0883">
        <w:rPr>
          <w:noProof/>
        </w:rPr>
        <w:t xml:space="preserve">, </w:t>
      </w:r>
      <w:r w:rsidRPr="003B0883">
        <w:rPr>
          <w:b/>
          <w:noProof/>
        </w:rPr>
        <w:t>7</w:t>
      </w:r>
      <w:r w:rsidRPr="003B0883">
        <w:rPr>
          <w:noProof/>
        </w:rPr>
        <w:t>, 25-43.</w:t>
      </w:r>
    </w:p>
    <w:p w14:paraId="6BAC00AF" w14:textId="77777777" w:rsidR="003B0883" w:rsidRPr="003B0883" w:rsidRDefault="003B0883" w:rsidP="003B0883">
      <w:pPr>
        <w:pStyle w:val="EndNoteBibliography"/>
        <w:spacing w:after="0"/>
        <w:ind w:left="720" w:hanging="720"/>
        <w:rPr>
          <w:noProof/>
        </w:rPr>
      </w:pPr>
      <w:r w:rsidRPr="003B0883">
        <w:rPr>
          <w:noProof/>
        </w:rPr>
        <w:t xml:space="preserve">Lewinsohn, T.M., Attayde, J.L., Fonseca, C.R., Ganade, G., Jorge, L.R., Kollmann, J., Overbeck, G.E., Prado, P.I., Pillar, V.D., Popp, D., da Rocha, P.L.B., Silva, W.R., Spiekermann, A., &amp; Weisser, W.W. (2015) Ecological literacy and beyond: Problem-based learning for future professionals. </w:t>
      </w:r>
      <w:r w:rsidRPr="003B0883">
        <w:rPr>
          <w:i/>
          <w:noProof/>
        </w:rPr>
        <w:t>AMBIO</w:t>
      </w:r>
      <w:r w:rsidRPr="003B0883">
        <w:rPr>
          <w:noProof/>
        </w:rPr>
        <w:t xml:space="preserve">, </w:t>
      </w:r>
      <w:r w:rsidRPr="003B0883">
        <w:rPr>
          <w:b/>
          <w:noProof/>
        </w:rPr>
        <w:t>44</w:t>
      </w:r>
      <w:r w:rsidRPr="003B0883">
        <w:rPr>
          <w:noProof/>
        </w:rPr>
        <w:t>, 154-162.</w:t>
      </w:r>
    </w:p>
    <w:p w14:paraId="0FC4E289" w14:textId="77777777" w:rsidR="003B0883" w:rsidRPr="003B0883" w:rsidRDefault="003B0883" w:rsidP="003B0883">
      <w:pPr>
        <w:pStyle w:val="EndNoteBibliography"/>
        <w:spacing w:after="0"/>
        <w:ind w:left="720" w:hanging="720"/>
        <w:rPr>
          <w:noProof/>
        </w:rPr>
      </w:pPr>
      <w:r w:rsidRPr="003B0883">
        <w:rPr>
          <w:noProof/>
        </w:rPr>
        <w:t>Lindsey, P.A., Roma</w:t>
      </w:r>
      <w:r w:rsidRPr="003B0883">
        <w:rPr>
          <w:rFonts w:hint="cs"/>
          <w:noProof/>
        </w:rPr>
        <w:t>ñ</w:t>
      </w:r>
      <w:r w:rsidRPr="003B0883">
        <w:rPr>
          <w:noProof/>
        </w:rPr>
        <w:t xml:space="preserve">ach, S.S., &amp; Davies-Mostert, H.T. (2009) The importance of conservancies for enhancing the value of game ranch land for large mammal conservation in southern Africa. </w:t>
      </w:r>
      <w:r w:rsidRPr="003B0883">
        <w:rPr>
          <w:i/>
          <w:noProof/>
        </w:rPr>
        <w:t>Journal of Zoology</w:t>
      </w:r>
      <w:r w:rsidRPr="003B0883">
        <w:rPr>
          <w:noProof/>
        </w:rPr>
        <w:t xml:space="preserve">, </w:t>
      </w:r>
      <w:r w:rsidRPr="003B0883">
        <w:rPr>
          <w:b/>
          <w:noProof/>
        </w:rPr>
        <w:t>277</w:t>
      </w:r>
      <w:r w:rsidRPr="003B0883">
        <w:rPr>
          <w:noProof/>
        </w:rPr>
        <w:t>, 99-105.</w:t>
      </w:r>
    </w:p>
    <w:p w14:paraId="3F1526AA" w14:textId="77777777" w:rsidR="003B0883" w:rsidRPr="003B0883" w:rsidRDefault="003B0883" w:rsidP="003B0883">
      <w:pPr>
        <w:pStyle w:val="EndNoteBibliography"/>
        <w:spacing w:after="0"/>
        <w:ind w:left="720" w:hanging="720"/>
        <w:rPr>
          <w:noProof/>
        </w:rPr>
      </w:pPr>
      <w:r w:rsidRPr="003B0883">
        <w:rPr>
          <w:noProof/>
        </w:rPr>
        <w:t xml:space="preserve">Lortie, C.J. (2014) Formalized synthesis opportunities for ecology: systematic reviews and meta-analyses. </w:t>
      </w:r>
      <w:r w:rsidRPr="003B0883">
        <w:rPr>
          <w:i/>
          <w:noProof/>
        </w:rPr>
        <w:t>Oikos</w:t>
      </w:r>
      <w:r w:rsidRPr="003B0883">
        <w:rPr>
          <w:noProof/>
        </w:rPr>
        <w:t xml:space="preserve">, </w:t>
      </w:r>
      <w:r w:rsidRPr="003B0883">
        <w:rPr>
          <w:b/>
          <w:noProof/>
        </w:rPr>
        <w:t>123</w:t>
      </w:r>
      <w:r w:rsidRPr="003B0883">
        <w:rPr>
          <w:noProof/>
        </w:rPr>
        <w:t>, 897-902.</w:t>
      </w:r>
    </w:p>
    <w:p w14:paraId="40D50F47" w14:textId="77777777" w:rsidR="003B0883" w:rsidRPr="003B0883" w:rsidRDefault="003B0883" w:rsidP="003B0883">
      <w:pPr>
        <w:pStyle w:val="EndNoteBibliography"/>
        <w:spacing w:after="0"/>
        <w:ind w:left="720" w:hanging="720"/>
        <w:rPr>
          <w:noProof/>
        </w:rPr>
      </w:pPr>
      <w:r w:rsidRPr="003B0883">
        <w:rPr>
          <w:noProof/>
        </w:rPr>
        <w:t xml:space="preserve">Lortie, C.J., Filazzola, A., Kelsey, R., Hart, A.K., &amp; Butterfield, H.S. (2018) Better late than never: a synthesis of strategic land retirement and restoration in California. </w:t>
      </w:r>
      <w:r w:rsidRPr="003B0883">
        <w:rPr>
          <w:i/>
          <w:noProof/>
        </w:rPr>
        <w:t>Ecosphere</w:t>
      </w:r>
      <w:r w:rsidRPr="003B0883">
        <w:rPr>
          <w:noProof/>
        </w:rPr>
        <w:t xml:space="preserve">, </w:t>
      </w:r>
      <w:r w:rsidRPr="003B0883">
        <w:rPr>
          <w:b/>
          <w:noProof/>
        </w:rPr>
        <w:t>9</w:t>
      </w:r>
      <w:r w:rsidRPr="003B0883">
        <w:rPr>
          <w:noProof/>
        </w:rPr>
        <w:t>, e02367.</w:t>
      </w:r>
    </w:p>
    <w:p w14:paraId="1D7C666C" w14:textId="77777777" w:rsidR="003B0883" w:rsidRPr="003B0883" w:rsidRDefault="003B0883" w:rsidP="003B0883">
      <w:pPr>
        <w:pStyle w:val="EndNoteBibliography"/>
        <w:spacing w:after="0"/>
        <w:ind w:left="720" w:hanging="720"/>
        <w:rPr>
          <w:noProof/>
        </w:rPr>
      </w:pPr>
      <w:r w:rsidRPr="003B0883">
        <w:rPr>
          <w:noProof/>
        </w:rPr>
        <w:t xml:space="preserve">Macpherson, I. &amp; Segarra, I. (2017) Commentary: Grand challenge: ELSI in a changing global environment. </w:t>
      </w:r>
      <w:r w:rsidRPr="003B0883">
        <w:rPr>
          <w:i/>
          <w:noProof/>
        </w:rPr>
        <w:t>Frontiers in Genetics</w:t>
      </w:r>
      <w:r w:rsidRPr="003B0883">
        <w:rPr>
          <w:noProof/>
        </w:rPr>
        <w:t xml:space="preserve">, </w:t>
      </w:r>
      <w:r w:rsidRPr="003B0883">
        <w:rPr>
          <w:b/>
          <w:noProof/>
        </w:rPr>
        <w:t>8</w:t>
      </w:r>
      <w:r w:rsidRPr="003B0883">
        <w:rPr>
          <w:noProof/>
        </w:rPr>
        <w:t>, 135.</w:t>
      </w:r>
    </w:p>
    <w:p w14:paraId="76EE42D7" w14:textId="77777777" w:rsidR="003B0883" w:rsidRPr="003B0883" w:rsidRDefault="003B0883" w:rsidP="003B0883">
      <w:pPr>
        <w:pStyle w:val="EndNoteBibliography"/>
        <w:spacing w:after="0"/>
        <w:ind w:left="720" w:hanging="720"/>
        <w:rPr>
          <w:noProof/>
        </w:rPr>
      </w:pPr>
      <w:r w:rsidRPr="003B0883">
        <w:rPr>
          <w:noProof/>
        </w:rPr>
        <w:t xml:space="preserve">Magnusson, W.E. (2019) Biodiversity: the chasm between what we know and we need to know. </w:t>
      </w:r>
      <w:r w:rsidRPr="003B0883">
        <w:rPr>
          <w:i/>
          <w:noProof/>
        </w:rPr>
        <w:t>Anais da Academia Brasileira de Ci</w:t>
      </w:r>
      <w:r w:rsidRPr="003B0883">
        <w:rPr>
          <w:rFonts w:hint="cs"/>
          <w:i/>
          <w:noProof/>
        </w:rPr>
        <w:t>ê</w:t>
      </w:r>
      <w:r w:rsidRPr="003B0883">
        <w:rPr>
          <w:i/>
          <w:noProof/>
        </w:rPr>
        <w:t>ncias</w:t>
      </w:r>
      <w:r w:rsidRPr="003B0883">
        <w:rPr>
          <w:noProof/>
        </w:rPr>
        <w:t xml:space="preserve">, </w:t>
      </w:r>
      <w:r w:rsidRPr="003B0883">
        <w:rPr>
          <w:b/>
          <w:noProof/>
        </w:rPr>
        <w:t>91</w:t>
      </w:r>
      <w:r w:rsidRPr="003B0883">
        <w:rPr>
          <w:noProof/>
        </w:rPr>
        <w:t>.</w:t>
      </w:r>
    </w:p>
    <w:p w14:paraId="075C6514" w14:textId="77777777" w:rsidR="003B0883" w:rsidRPr="003B0883" w:rsidRDefault="003B0883" w:rsidP="003B0883">
      <w:pPr>
        <w:pStyle w:val="EndNoteBibliography"/>
        <w:spacing w:after="0"/>
        <w:ind w:left="720" w:hanging="720"/>
        <w:rPr>
          <w:noProof/>
        </w:rPr>
      </w:pPr>
      <w:r w:rsidRPr="003B0883">
        <w:rPr>
          <w:noProof/>
        </w:rPr>
        <w:t xml:space="preserve">Maillet, D.G.C., Wiber, M.G., &amp; Barnett, A. (2019) Actions towards the joint production of knowledge: the risk of salmon aquaculture on American Lobster. </w:t>
      </w:r>
      <w:r w:rsidRPr="003B0883">
        <w:rPr>
          <w:i/>
          <w:noProof/>
        </w:rPr>
        <w:t>Journal of Risk Research</w:t>
      </w:r>
      <w:r w:rsidRPr="003B0883">
        <w:rPr>
          <w:noProof/>
        </w:rPr>
        <w:t xml:space="preserve">, </w:t>
      </w:r>
      <w:r w:rsidRPr="003B0883">
        <w:rPr>
          <w:b/>
          <w:noProof/>
        </w:rPr>
        <w:t>22</w:t>
      </w:r>
      <w:r w:rsidRPr="003B0883">
        <w:rPr>
          <w:noProof/>
        </w:rPr>
        <w:t>, 67-80.</w:t>
      </w:r>
    </w:p>
    <w:p w14:paraId="48BC5896" w14:textId="77777777" w:rsidR="003B0883" w:rsidRPr="003B0883" w:rsidRDefault="003B0883" w:rsidP="003B0883">
      <w:pPr>
        <w:pStyle w:val="EndNoteBibliography"/>
        <w:spacing w:after="0"/>
        <w:ind w:left="720" w:hanging="720"/>
        <w:rPr>
          <w:noProof/>
        </w:rPr>
      </w:pPr>
      <w:r w:rsidRPr="003B0883">
        <w:rPr>
          <w:noProof/>
        </w:rPr>
        <w:t xml:space="preserve">McDonald-Madden, E., Probert, W.J.M., Hauser, C.E., Runge, M.C., Possingham, H.P., Jones, M.E., Moore, J.L., Rout, T.M., Vesk, P.A., &amp; Wintle, B.A. (2010) Active adaptive conservation of threatened species in the face of uncertainty. </w:t>
      </w:r>
      <w:r w:rsidRPr="003B0883">
        <w:rPr>
          <w:i/>
          <w:noProof/>
        </w:rPr>
        <w:t>Ecological Applications</w:t>
      </w:r>
      <w:r w:rsidRPr="003B0883">
        <w:rPr>
          <w:noProof/>
        </w:rPr>
        <w:t xml:space="preserve">, </w:t>
      </w:r>
      <w:r w:rsidRPr="003B0883">
        <w:rPr>
          <w:b/>
          <w:noProof/>
        </w:rPr>
        <w:t>20</w:t>
      </w:r>
      <w:r w:rsidRPr="003B0883">
        <w:rPr>
          <w:noProof/>
        </w:rPr>
        <w:t>, 1476-1489.</w:t>
      </w:r>
    </w:p>
    <w:p w14:paraId="38EB8382" w14:textId="77777777" w:rsidR="003B0883" w:rsidRPr="003B0883" w:rsidRDefault="003B0883" w:rsidP="003B0883">
      <w:pPr>
        <w:pStyle w:val="EndNoteBibliography"/>
        <w:spacing w:after="0"/>
        <w:ind w:left="720" w:hanging="720"/>
        <w:rPr>
          <w:noProof/>
        </w:rPr>
      </w:pPr>
      <w:r w:rsidRPr="003B0883">
        <w:rPr>
          <w:noProof/>
        </w:rPr>
        <w:t xml:space="preserve">McKinley, D.C., Miller-Rushing, A.J., Ballard, H.L., Bonney, R., Brown, H., Cook-Patton, S.C., Evans, D.M., French, R.A., Parrish, J.K., Phillips, T.B., Ryan, S.F., Shanley, L.A., Shirk, J.L., Stepenuck, K.F., Weltzin, J.F., Wiggins, A., Boyle, O.D., Briggs, R.D., Chapin, S.F., Hewitt, D.A., Preuss, P.W., &amp; Soukup, M.A. (2017) Citizen science can improve conservation science, natural resource management, and environmental protection. </w:t>
      </w:r>
      <w:r w:rsidRPr="003B0883">
        <w:rPr>
          <w:i/>
          <w:noProof/>
        </w:rPr>
        <w:t>Biological Conservation</w:t>
      </w:r>
      <w:r w:rsidRPr="003B0883">
        <w:rPr>
          <w:noProof/>
        </w:rPr>
        <w:t xml:space="preserve">, </w:t>
      </w:r>
      <w:r w:rsidRPr="003B0883">
        <w:rPr>
          <w:b/>
          <w:noProof/>
        </w:rPr>
        <w:t>208</w:t>
      </w:r>
      <w:r w:rsidRPr="003B0883">
        <w:rPr>
          <w:noProof/>
        </w:rPr>
        <w:t>, 15-28.</w:t>
      </w:r>
    </w:p>
    <w:p w14:paraId="11158DF4" w14:textId="77777777" w:rsidR="003B0883" w:rsidRPr="003B0883" w:rsidRDefault="003B0883" w:rsidP="003B0883">
      <w:pPr>
        <w:pStyle w:val="EndNoteBibliography"/>
        <w:spacing w:after="0"/>
        <w:ind w:left="720" w:hanging="720"/>
        <w:rPr>
          <w:noProof/>
        </w:rPr>
      </w:pPr>
      <w:r w:rsidRPr="003B0883">
        <w:rPr>
          <w:noProof/>
        </w:rPr>
        <w:t xml:space="preserve">McKinnon, M.C., Cheng, S.H., Garside, R., Masuda, Y.J., &amp; Miller, D.C. (2015) Sustainability: Map the evidence. </w:t>
      </w:r>
      <w:r w:rsidRPr="003B0883">
        <w:rPr>
          <w:i/>
          <w:noProof/>
        </w:rPr>
        <w:t>Nature</w:t>
      </w:r>
      <w:r w:rsidRPr="003B0883">
        <w:rPr>
          <w:noProof/>
        </w:rPr>
        <w:t xml:space="preserve">, </w:t>
      </w:r>
      <w:r w:rsidRPr="003B0883">
        <w:rPr>
          <w:b/>
          <w:noProof/>
        </w:rPr>
        <w:t>528</w:t>
      </w:r>
      <w:r w:rsidRPr="003B0883">
        <w:rPr>
          <w:noProof/>
        </w:rPr>
        <w:t>, 185-187.</w:t>
      </w:r>
    </w:p>
    <w:p w14:paraId="1C9D4587" w14:textId="77777777" w:rsidR="003B0883" w:rsidRPr="003B0883" w:rsidRDefault="003B0883" w:rsidP="003B0883">
      <w:pPr>
        <w:pStyle w:val="EndNoteBibliography"/>
        <w:spacing w:after="0"/>
        <w:ind w:left="720" w:hanging="720"/>
        <w:rPr>
          <w:noProof/>
        </w:rPr>
      </w:pPr>
      <w:r w:rsidRPr="003B0883">
        <w:rPr>
          <w:noProof/>
        </w:rPr>
        <w:t xml:space="preserve">Miguel, T.B., Oliveira-Junior, J.M.B., Ligeiro, R., &amp; Juen, L. (2017) Odonata (Insecta) as a tool for the biomonitoring of environmental quality. </w:t>
      </w:r>
      <w:r w:rsidRPr="003B0883">
        <w:rPr>
          <w:i/>
          <w:noProof/>
        </w:rPr>
        <w:t>Ecological Indicators</w:t>
      </w:r>
      <w:r w:rsidRPr="003B0883">
        <w:rPr>
          <w:noProof/>
        </w:rPr>
        <w:t xml:space="preserve">, </w:t>
      </w:r>
      <w:r w:rsidRPr="003B0883">
        <w:rPr>
          <w:b/>
          <w:noProof/>
        </w:rPr>
        <w:t>81</w:t>
      </w:r>
      <w:r w:rsidRPr="003B0883">
        <w:rPr>
          <w:noProof/>
        </w:rPr>
        <w:t>, 555-566.</w:t>
      </w:r>
    </w:p>
    <w:p w14:paraId="150FEB2A" w14:textId="77777777" w:rsidR="003B0883" w:rsidRPr="003B0883" w:rsidRDefault="003B0883" w:rsidP="003B0883">
      <w:pPr>
        <w:pStyle w:val="EndNoteBibliography"/>
        <w:spacing w:after="0"/>
        <w:ind w:left="720" w:hanging="720"/>
        <w:rPr>
          <w:noProof/>
        </w:rPr>
      </w:pPr>
      <w:r w:rsidRPr="003B0883">
        <w:rPr>
          <w:noProof/>
        </w:rPr>
        <w:t xml:space="preserve">Mosnier, C., Duclos, A., Agabriel, J., &amp; Gac, A. (2017) What prospective scenarios for 2035 will be compatible with reduced impact of French beef and dairy farm on climate change? </w:t>
      </w:r>
      <w:r w:rsidRPr="003B0883">
        <w:rPr>
          <w:i/>
          <w:noProof/>
        </w:rPr>
        <w:t>Agricultural Systems</w:t>
      </w:r>
      <w:r w:rsidRPr="003B0883">
        <w:rPr>
          <w:noProof/>
        </w:rPr>
        <w:t xml:space="preserve">, </w:t>
      </w:r>
      <w:r w:rsidRPr="003B0883">
        <w:rPr>
          <w:b/>
          <w:noProof/>
        </w:rPr>
        <w:t>157</w:t>
      </w:r>
      <w:r w:rsidRPr="003B0883">
        <w:rPr>
          <w:noProof/>
        </w:rPr>
        <w:t>, 193-201.</w:t>
      </w:r>
    </w:p>
    <w:p w14:paraId="40ACE38B" w14:textId="77777777" w:rsidR="003B0883" w:rsidRPr="003B0883" w:rsidRDefault="003B0883" w:rsidP="003B0883">
      <w:pPr>
        <w:pStyle w:val="EndNoteBibliography"/>
        <w:spacing w:after="0"/>
        <w:ind w:left="720" w:hanging="720"/>
        <w:rPr>
          <w:noProof/>
        </w:rPr>
      </w:pPr>
      <w:r w:rsidRPr="003B0883">
        <w:rPr>
          <w:noProof/>
        </w:rPr>
        <w:t xml:space="preserve">Naidoo, R., Balmford, A., Ferraro, P.J., Polasky, S., Ricketts, T.H., &amp; Rouget, M. (2006) Integrating economic costs into conservation planning. </w:t>
      </w:r>
      <w:r w:rsidRPr="003B0883">
        <w:rPr>
          <w:i/>
          <w:noProof/>
        </w:rPr>
        <w:t>Trends in Ecology &amp; Evolution</w:t>
      </w:r>
      <w:r w:rsidRPr="003B0883">
        <w:rPr>
          <w:noProof/>
        </w:rPr>
        <w:t xml:space="preserve">, </w:t>
      </w:r>
      <w:r w:rsidRPr="003B0883">
        <w:rPr>
          <w:b/>
          <w:noProof/>
        </w:rPr>
        <w:t>21</w:t>
      </w:r>
      <w:r w:rsidRPr="003B0883">
        <w:rPr>
          <w:noProof/>
        </w:rPr>
        <w:t>, 681-687.</w:t>
      </w:r>
    </w:p>
    <w:p w14:paraId="4FB0E165" w14:textId="77777777" w:rsidR="003B0883" w:rsidRPr="003B0883" w:rsidRDefault="003B0883" w:rsidP="003B0883">
      <w:pPr>
        <w:pStyle w:val="EndNoteBibliography"/>
        <w:spacing w:after="0"/>
        <w:ind w:left="720" w:hanging="720"/>
        <w:rPr>
          <w:noProof/>
        </w:rPr>
      </w:pPr>
      <w:r w:rsidRPr="003B0883">
        <w:rPr>
          <w:noProof/>
        </w:rPr>
        <w:t>Nielsen, J.A., Gr</w:t>
      </w:r>
      <w:r w:rsidRPr="003B0883">
        <w:rPr>
          <w:rFonts w:hint="cs"/>
          <w:noProof/>
        </w:rPr>
        <w:t>ø</w:t>
      </w:r>
      <w:r w:rsidRPr="003B0883">
        <w:rPr>
          <w:noProof/>
        </w:rPr>
        <w:t xml:space="preserve">ndahl, E., Callaway, R.M., Dickinson, K.J.M., &amp; Ehlers, B.K. (2017) Home and away: biogeographical comparison of species diversity in Thymus vulgaris communities. </w:t>
      </w:r>
      <w:r w:rsidRPr="003B0883">
        <w:rPr>
          <w:i/>
          <w:noProof/>
        </w:rPr>
        <w:t>Biological Invasions</w:t>
      </w:r>
      <w:r w:rsidRPr="003B0883">
        <w:rPr>
          <w:noProof/>
        </w:rPr>
        <w:t xml:space="preserve">, </w:t>
      </w:r>
      <w:r w:rsidRPr="003B0883">
        <w:rPr>
          <w:b/>
          <w:noProof/>
        </w:rPr>
        <w:t>19</w:t>
      </w:r>
      <w:r w:rsidRPr="003B0883">
        <w:rPr>
          <w:noProof/>
        </w:rPr>
        <w:t>, 2533-2542.</w:t>
      </w:r>
    </w:p>
    <w:p w14:paraId="2D743462" w14:textId="77777777" w:rsidR="003B0883" w:rsidRPr="003B0883" w:rsidRDefault="003B0883" w:rsidP="003B0883">
      <w:pPr>
        <w:pStyle w:val="EndNoteBibliography"/>
        <w:spacing w:after="0"/>
        <w:ind w:left="720" w:hanging="720"/>
        <w:rPr>
          <w:noProof/>
        </w:rPr>
      </w:pPr>
      <w:r w:rsidRPr="003B0883">
        <w:rPr>
          <w:noProof/>
        </w:rPr>
        <w:t xml:space="preserve">Pace, M.L., Hampton, S.E., Limburg, K.E., Bennett, E.M., Cook, E.M., Davis, A.E., Grove, J.M., Kaneshiro, K.Y., LaDeau, S.L., Likens, G.E., McKnight, D.M., Richardson, D.C., &amp; Strayer, D.L. (2010) Communicating with the public: opportunities and rewards for individual ecologists. </w:t>
      </w:r>
      <w:r w:rsidRPr="003B0883">
        <w:rPr>
          <w:i/>
          <w:noProof/>
        </w:rPr>
        <w:t>Frontiers in Ecology and the Environment</w:t>
      </w:r>
      <w:r w:rsidRPr="003B0883">
        <w:rPr>
          <w:noProof/>
        </w:rPr>
        <w:t xml:space="preserve">, </w:t>
      </w:r>
      <w:r w:rsidRPr="003B0883">
        <w:rPr>
          <w:b/>
          <w:noProof/>
        </w:rPr>
        <w:t>8</w:t>
      </w:r>
      <w:r w:rsidRPr="003B0883">
        <w:rPr>
          <w:noProof/>
        </w:rPr>
        <w:t>, 292-298.</w:t>
      </w:r>
    </w:p>
    <w:p w14:paraId="6E0DEFD7" w14:textId="77777777" w:rsidR="003B0883" w:rsidRPr="003B0883" w:rsidRDefault="003B0883" w:rsidP="003B0883">
      <w:pPr>
        <w:pStyle w:val="EndNoteBibliography"/>
        <w:spacing w:after="0"/>
        <w:ind w:left="720" w:hanging="720"/>
        <w:rPr>
          <w:noProof/>
        </w:rPr>
      </w:pPr>
      <w:r w:rsidRPr="003B0883">
        <w:rPr>
          <w:noProof/>
        </w:rPr>
        <w:t>Perino, A., Pereira, H.M., Navarro, L.M., Fern</w:t>
      </w:r>
      <w:r w:rsidRPr="003B0883">
        <w:rPr>
          <w:rFonts w:hint="cs"/>
          <w:noProof/>
        </w:rPr>
        <w:t>á</w:t>
      </w:r>
      <w:r w:rsidRPr="003B0883">
        <w:rPr>
          <w:noProof/>
        </w:rPr>
        <w:t>ndez, N., Bullock, J.M., Ceaușu, S., Cort</w:t>
      </w:r>
      <w:r w:rsidRPr="003B0883">
        <w:rPr>
          <w:rFonts w:hint="cs"/>
          <w:noProof/>
        </w:rPr>
        <w:t>é</w:t>
      </w:r>
      <w:r w:rsidRPr="003B0883">
        <w:rPr>
          <w:noProof/>
        </w:rPr>
        <w:t>s-Avizanda, A., van Klink, R., Kuemmerle, T., Lomba, A., Pe</w:t>
      </w:r>
      <w:r w:rsidRPr="003B0883">
        <w:rPr>
          <w:rFonts w:hint="cs"/>
          <w:noProof/>
        </w:rPr>
        <w:t>’</w:t>
      </w:r>
      <w:r w:rsidRPr="003B0883">
        <w:rPr>
          <w:noProof/>
        </w:rPr>
        <w:t xml:space="preserve">er, G., Plieninger, T., Rey Benayas, J.M., Sandom, C.J., Svenning, J.-C., &amp; Wheeler, H.C. (2019) Rewilding complex ecosystems. </w:t>
      </w:r>
      <w:r w:rsidRPr="003B0883">
        <w:rPr>
          <w:i/>
          <w:noProof/>
        </w:rPr>
        <w:t>Science</w:t>
      </w:r>
      <w:r w:rsidRPr="003B0883">
        <w:rPr>
          <w:noProof/>
        </w:rPr>
        <w:t xml:space="preserve">, </w:t>
      </w:r>
      <w:r w:rsidRPr="003B0883">
        <w:rPr>
          <w:b/>
          <w:noProof/>
        </w:rPr>
        <w:t>364</w:t>
      </w:r>
      <w:r w:rsidRPr="003B0883">
        <w:rPr>
          <w:noProof/>
        </w:rPr>
        <w:t>, eaav5570.</w:t>
      </w:r>
    </w:p>
    <w:p w14:paraId="31F221A0" w14:textId="77777777" w:rsidR="003B0883" w:rsidRPr="003B0883" w:rsidRDefault="003B0883" w:rsidP="003B0883">
      <w:pPr>
        <w:pStyle w:val="EndNoteBibliography"/>
        <w:spacing w:after="0"/>
        <w:ind w:left="720" w:hanging="720"/>
        <w:rPr>
          <w:noProof/>
        </w:rPr>
      </w:pPr>
      <w:r w:rsidRPr="003B0883">
        <w:rPr>
          <w:noProof/>
        </w:rPr>
        <w:t xml:space="preserve">Reed, M.S. (2008) Stakeholder participation for environmental management: A literature review. </w:t>
      </w:r>
      <w:r w:rsidRPr="003B0883">
        <w:rPr>
          <w:i/>
          <w:noProof/>
        </w:rPr>
        <w:t>Biological Conservation</w:t>
      </w:r>
      <w:r w:rsidRPr="003B0883">
        <w:rPr>
          <w:noProof/>
        </w:rPr>
        <w:t xml:space="preserve">, </w:t>
      </w:r>
      <w:r w:rsidRPr="003B0883">
        <w:rPr>
          <w:b/>
          <w:noProof/>
        </w:rPr>
        <w:t>141</w:t>
      </w:r>
      <w:r w:rsidRPr="003B0883">
        <w:rPr>
          <w:noProof/>
        </w:rPr>
        <w:t>, 2417-2431.</w:t>
      </w:r>
    </w:p>
    <w:p w14:paraId="6A268B49" w14:textId="77777777" w:rsidR="003B0883" w:rsidRPr="003B0883" w:rsidRDefault="003B0883" w:rsidP="003B0883">
      <w:pPr>
        <w:pStyle w:val="EndNoteBibliography"/>
        <w:spacing w:after="0"/>
        <w:ind w:left="720" w:hanging="720"/>
        <w:rPr>
          <w:noProof/>
        </w:rPr>
      </w:pPr>
      <w:r w:rsidRPr="003B0883">
        <w:rPr>
          <w:noProof/>
        </w:rPr>
        <w:t xml:space="preserve">Regeer, B.J., Hoes, A.-C., van Amstel-van Saane, M., Caron-Flinterman, F.F., &amp; Bunders, J.F.G. (2009) Six Guiding Principles for Evaluating Mode-2 Strategies for Sustainable Development. </w:t>
      </w:r>
      <w:r w:rsidRPr="003B0883">
        <w:rPr>
          <w:i/>
          <w:noProof/>
        </w:rPr>
        <w:t>American Journal of Evaluation</w:t>
      </w:r>
      <w:r w:rsidRPr="003B0883">
        <w:rPr>
          <w:noProof/>
        </w:rPr>
        <w:t xml:space="preserve">, </w:t>
      </w:r>
      <w:r w:rsidRPr="003B0883">
        <w:rPr>
          <w:b/>
          <w:noProof/>
        </w:rPr>
        <w:t>30</w:t>
      </w:r>
      <w:r w:rsidRPr="003B0883">
        <w:rPr>
          <w:noProof/>
        </w:rPr>
        <w:t>, 515-537.</w:t>
      </w:r>
    </w:p>
    <w:p w14:paraId="07805027" w14:textId="77777777" w:rsidR="003B0883" w:rsidRPr="003B0883" w:rsidRDefault="003B0883" w:rsidP="003B0883">
      <w:pPr>
        <w:pStyle w:val="EndNoteBibliography"/>
        <w:spacing w:after="0"/>
        <w:ind w:left="720" w:hanging="720"/>
        <w:rPr>
          <w:noProof/>
        </w:rPr>
      </w:pPr>
      <w:r w:rsidRPr="003B0883">
        <w:rPr>
          <w:noProof/>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sidRPr="003B0883">
        <w:rPr>
          <w:i/>
          <w:noProof/>
        </w:rPr>
        <w:t>JAMA</w:t>
      </w:r>
      <w:r w:rsidRPr="003B0883">
        <w:rPr>
          <w:noProof/>
        </w:rPr>
        <w:t xml:space="preserve">, </w:t>
      </w:r>
      <w:r w:rsidRPr="003B0883">
        <w:rPr>
          <w:b/>
          <w:noProof/>
        </w:rPr>
        <w:t>303</w:t>
      </w:r>
      <w:r w:rsidRPr="003B0883">
        <w:rPr>
          <w:noProof/>
        </w:rPr>
        <w:t>, 1921-1928.</w:t>
      </w:r>
    </w:p>
    <w:p w14:paraId="025B2336" w14:textId="77777777" w:rsidR="003B0883" w:rsidRPr="003B0883" w:rsidRDefault="003B0883" w:rsidP="003B0883">
      <w:pPr>
        <w:pStyle w:val="EndNoteBibliography"/>
        <w:spacing w:after="0"/>
        <w:ind w:left="720" w:hanging="720"/>
        <w:rPr>
          <w:noProof/>
        </w:rPr>
      </w:pPr>
      <w:r w:rsidRPr="003B0883">
        <w:rPr>
          <w:noProof/>
        </w:rPr>
        <w:t xml:space="preserve">Ruxton, G.D., and N. Colgrave. (2018) </w:t>
      </w:r>
      <w:r w:rsidRPr="003B0883">
        <w:rPr>
          <w:i/>
          <w:noProof/>
        </w:rPr>
        <w:t xml:space="preserve">Experimental Design for the Life Sciences. </w:t>
      </w:r>
      <w:r w:rsidRPr="003B0883">
        <w:rPr>
          <w:noProof/>
        </w:rPr>
        <w:t>, Fourth edn. Oxford University Press., Oxford, UK.</w:t>
      </w:r>
    </w:p>
    <w:p w14:paraId="2C0A2033" w14:textId="77777777" w:rsidR="003B0883" w:rsidRPr="003B0883" w:rsidRDefault="003B0883" w:rsidP="003B0883">
      <w:pPr>
        <w:pStyle w:val="EndNoteBibliography"/>
        <w:spacing w:after="0"/>
        <w:ind w:left="720" w:hanging="720"/>
        <w:rPr>
          <w:noProof/>
        </w:rPr>
      </w:pPr>
      <w:r w:rsidRPr="003B0883">
        <w:rPr>
          <w:noProof/>
        </w:rPr>
        <w:t xml:space="preserve">Sandel, B. (2015) Towards a taxonomy of spatial scale-dependence. </w:t>
      </w:r>
      <w:r w:rsidRPr="003B0883">
        <w:rPr>
          <w:i/>
          <w:noProof/>
        </w:rPr>
        <w:t>Ecography</w:t>
      </w:r>
      <w:r w:rsidRPr="003B0883">
        <w:rPr>
          <w:noProof/>
        </w:rPr>
        <w:t xml:space="preserve">, </w:t>
      </w:r>
      <w:r w:rsidRPr="003B0883">
        <w:rPr>
          <w:b/>
          <w:noProof/>
        </w:rPr>
        <w:t>38</w:t>
      </w:r>
      <w:r w:rsidRPr="003B0883">
        <w:rPr>
          <w:noProof/>
        </w:rPr>
        <w:t>, 358-369.</w:t>
      </w:r>
    </w:p>
    <w:p w14:paraId="652523BF" w14:textId="77777777" w:rsidR="003B0883" w:rsidRPr="003B0883" w:rsidRDefault="003B0883" w:rsidP="003B0883">
      <w:pPr>
        <w:pStyle w:val="EndNoteBibliography"/>
        <w:spacing w:after="0"/>
        <w:ind w:left="720" w:hanging="720"/>
        <w:rPr>
          <w:noProof/>
        </w:rPr>
      </w:pPr>
      <w:r w:rsidRPr="003B0883">
        <w:rPr>
          <w:noProof/>
        </w:rPr>
        <w:t xml:space="preserve">Tew, E.R., Simmons, B.I., &amp; Sutherland, W.J. (2019) Quantifying cultural ecosystem services: Disentangling the effects of management from landscape features. </w:t>
      </w:r>
      <w:r w:rsidRPr="003B0883">
        <w:rPr>
          <w:i/>
          <w:noProof/>
        </w:rPr>
        <w:t>People and Nature</w:t>
      </w:r>
      <w:r w:rsidRPr="003B0883">
        <w:rPr>
          <w:noProof/>
        </w:rPr>
        <w:t xml:space="preserve">, </w:t>
      </w:r>
      <w:r w:rsidRPr="003B0883">
        <w:rPr>
          <w:b/>
          <w:noProof/>
        </w:rPr>
        <w:t>1</w:t>
      </w:r>
      <w:r w:rsidRPr="003B0883">
        <w:rPr>
          <w:noProof/>
        </w:rPr>
        <w:t>, 70-86.</w:t>
      </w:r>
    </w:p>
    <w:p w14:paraId="6E881A91" w14:textId="77777777" w:rsidR="003B0883" w:rsidRPr="003B0883" w:rsidRDefault="003B0883" w:rsidP="003B0883">
      <w:pPr>
        <w:pStyle w:val="EndNoteBibliography"/>
        <w:spacing w:after="0"/>
        <w:ind w:left="720" w:hanging="720"/>
        <w:rPr>
          <w:noProof/>
        </w:rPr>
      </w:pPr>
      <w:r w:rsidRPr="003B0883">
        <w:rPr>
          <w:noProof/>
        </w:rPr>
        <w:t xml:space="preserve">Tilman, A.R., Levin, S., &amp; Watson, J.R. (2018) Revenue-sharing clubs provide economic insurance and incentives for sustainability in common-pool resource systems. </w:t>
      </w:r>
      <w:r w:rsidRPr="003B0883">
        <w:rPr>
          <w:i/>
          <w:noProof/>
        </w:rPr>
        <w:t>Journal of Theoretical Biology</w:t>
      </w:r>
      <w:r w:rsidRPr="003B0883">
        <w:rPr>
          <w:noProof/>
        </w:rPr>
        <w:t xml:space="preserve">, </w:t>
      </w:r>
      <w:r w:rsidRPr="003B0883">
        <w:rPr>
          <w:b/>
          <w:noProof/>
        </w:rPr>
        <w:t>454</w:t>
      </w:r>
      <w:r w:rsidRPr="003B0883">
        <w:rPr>
          <w:noProof/>
        </w:rPr>
        <w:t>, 205-214.</w:t>
      </w:r>
    </w:p>
    <w:p w14:paraId="3B75E021" w14:textId="77777777" w:rsidR="003B0883" w:rsidRPr="003B0883" w:rsidRDefault="003B0883" w:rsidP="003B0883">
      <w:pPr>
        <w:pStyle w:val="EndNoteBibliography"/>
        <w:spacing w:after="0"/>
        <w:ind w:left="720" w:hanging="720"/>
        <w:rPr>
          <w:noProof/>
        </w:rPr>
      </w:pPr>
      <w:r w:rsidRPr="003B0883">
        <w:rPr>
          <w:noProof/>
        </w:rPr>
        <w:t xml:space="preserve">Towns, L., Derocher, A.E., Stirling, I., Lunn, N.J., &amp; Hedman, D. (2009) Spatial and temporal patterns of problem polar bears in Churchill, Manitoba. </w:t>
      </w:r>
      <w:r w:rsidRPr="003B0883">
        <w:rPr>
          <w:i/>
          <w:noProof/>
        </w:rPr>
        <w:t>Polar Biology</w:t>
      </w:r>
      <w:r w:rsidRPr="003B0883">
        <w:rPr>
          <w:noProof/>
        </w:rPr>
        <w:t xml:space="preserve">, </w:t>
      </w:r>
      <w:r w:rsidRPr="003B0883">
        <w:rPr>
          <w:b/>
          <w:noProof/>
        </w:rPr>
        <w:t>32</w:t>
      </w:r>
      <w:r w:rsidRPr="003B0883">
        <w:rPr>
          <w:noProof/>
        </w:rPr>
        <w:t>, 1529-1537.</w:t>
      </w:r>
    </w:p>
    <w:p w14:paraId="10EE2568" w14:textId="77777777" w:rsidR="003B0883" w:rsidRPr="003B0883" w:rsidRDefault="003B0883" w:rsidP="003B0883">
      <w:pPr>
        <w:pStyle w:val="EndNoteBibliography"/>
        <w:spacing w:after="0"/>
        <w:ind w:left="720" w:hanging="720"/>
        <w:rPr>
          <w:noProof/>
        </w:rPr>
      </w:pPr>
      <w:r w:rsidRPr="003B0883">
        <w:rPr>
          <w:noProof/>
        </w:rPr>
        <w:t xml:space="preserve">Tranfield, D., Denyer, D., &amp; Smart, P. (2003) Towards a Methodology for Developing Evidence-Informed Management Knowledge by Means of Systematic Review. </w:t>
      </w:r>
      <w:r w:rsidRPr="003B0883">
        <w:rPr>
          <w:i/>
          <w:noProof/>
        </w:rPr>
        <w:t>British Journal of Management</w:t>
      </w:r>
      <w:r w:rsidRPr="003B0883">
        <w:rPr>
          <w:noProof/>
        </w:rPr>
        <w:t xml:space="preserve">, </w:t>
      </w:r>
      <w:r w:rsidRPr="003B0883">
        <w:rPr>
          <w:b/>
          <w:noProof/>
        </w:rPr>
        <w:t>14</w:t>
      </w:r>
      <w:r w:rsidRPr="003B0883">
        <w:rPr>
          <w:noProof/>
        </w:rPr>
        <w:t>, 207-222.</w:t>
      </w:r>
    </w:p>
    <w:p w14:paraId="57F88709" w14:textId="77777777" w:rsidR="003B0883" w:rsidRPr="003B0883" w:rsidRDefault="003B0883" w:rsidP="003B0883">
      <w:pPr>
        <w:pStyle w:val="EndNoteBibliography"/>
        <w:spacing w:after="0"/>
        <w:ind w:left="720" w:hanging="720"/>
        <w:rPr>
          <w:noProof/>
        </w:rPr>
      </w:pPr>
      <w:r w:rsidRPr="003B0883">
        <w:rPr>
          <w:noProof/>
        </w:rPr>
        <w:t xml:space="preserve">Vogt, R., Sharma, S., &amp; Leavitt, P. (2017) Direct and interactive effects of climate, meteorology, river hydrology, and lake characteristics on water quality in productive lakes of the Canadian Prairies. </w:t>
      </w:r>
      <w:r w:rsidRPr="003B0883">
        <w:rPr>
          <w:i/>
          <w:noProof/>
        </w:rPr>
        <w:t>Canadian Journal of Fisheries and Aquatic Sciences</w:t>
      </w:r>
      <w:r w:rsidRPr="003B0883">
        <w:rPr>
          <w:noProof/>
        </w:rPr>
        <w:t xml:space="preserve">, </w:t>
      </w:r>
      <w:r w:rsidRPr="003B0883">
        <w:rPr>
          <w:b/>
          <w:noProof/>
        </w:rPr>
        <w:t>75</w:t>
      </w:r>
      <w:r w:rsidRPr="003B0883">
        <w:rPr>
          <w:noProof/>
        </w:rPr>
        <w:t>.</w:t>
      </w:r>
    </w:p>
    <w:p w14:paraId="72A92F9A" w14:textId="77777777" w:rsidR="003B0883" w:rsidRPr="003B0883" w:rsidRDefault="003B0883" w:rsidP="003B0883">
      <w:pPr>
        <w:pStyle w:val="EndNoteBibliography"/>
        <w:spacing w:after="0"/>
        <w:ind w:left="720" w:hanging="720"/>
        <w:rPr>
          <w:noProof/>
        </w:rPr>
      </w:pPr>
      <w:r w:rsidRPr="003B0883">
        <w:rPr>
          <w:noProof/>
        </w:rPr>
        <w:t>Wezel, A., Bellon, S., Dor</w:t>
      </w:r>
      <w:r w:rsidRPr="003B0883">
        <w:rPr>
          <w:rFonts w:hint="cs"/>
          <w:noProof/>
        </w:rPr>
        <w:t>é</w:t>
      </w:r>
      <w:r w:rsidRPr="003B0883">
        <w:rPr>
          <w:noProof/>
        </w:rPr>
        <w:t xml:space="preserve">, T., Francis, C., Vallod, D., &amp; David, C. (2009) Agroecology as a science, a movement and a practice. A review. </w:t>
      </w:r>
      <w:r w:rsidRPr="003B0883">
        <w:rPr>
          <w:i/>
          <w:noProof/>
        </w:rPr>
        <w:t>Agronomy for Sustainable Development</w:t>
      </w:r>
      <w:r w:rsidRPr="003B0883">
        <w:rPr>
          <w:noProof/>
        </w:rPr>
        <w:t xml:space="preserve">, </w:t>
      </w:r>
      <w:r w:rsidRPr="003B0883">
        <w:rPr>
          <w:b/>
          <w:noProof/>
        </w:rPr>
        <w:t>29</w:t>
      </w:r>
      <w:r w:rsidRPr="003B0883">
        <w:rPr>
          <w:noProof/>
        </w:rPr>
        <w:t>, 503-515.</w:t>
      </w:r>
    </w:p>
    <w:p w14:paraId="5D66DA91" w14:textId="77777777" w:rsidR="003B0883" w:rsidRPr="003B0883" w:rsidRDefault="003B0883" w:rsidP="003B0883">
      <w:pPr>
        <w:pStyle w:val="EndNoteBibliography"/>
        <w:spacing w:after="0"/>
        <w:ind w:left="720" w:hanging="720"/>
        <w:rPr>
          <w:noProof/>
        </w:rPr>
      </w:pPr>
      <w:r w:rsidRPr="003B0883">
        <w:rPr>
          <w:noProof/>
        </w:rPr>
        <w:t xml:space="preserve">Williams, B.K. &amp; Brown, E.D. (2016) Technical challenges in the application of adaptive management. </w:t>
      </w:r>
      <w:r w:rsidRPr="003B0883">
        <w:rPr>
          <w:i/>
          <w:noProof/>
        </w:rPr>
        <w:t>Biological Conservation</w:t>
      </w:r>
      <w:r w:rsidRPr="003B0883">
        <w:rPr>
          <w:noProof/>
        </w:rPr>
        <w:t xml:space="preserve">, </w:t>
      </w:r>
      <w:r w:rsidRPr="003B0883">
        <w:rPr>
          <w:b/>
          <w:noProof/>
        </w:rPr>
        <w:t>195</w:t>
      </w:r>
      <w:r w:rsidRPr="003B0883">
        <w:rPr>
          <w:noProof/>
        </w:rPr>
        <w:t>, 255-263.</w:t>
      </w:r>
    </w:p>
    <w:p w14:paraId="6EE5507D" w14:textId="77777777" w:rsidR="003B0883" w:rsidRPr="003B0883" w:rsidRDefault="003B0883" w:rsidP="003B0883">
      <w:pPr>
        <w:pStyle w:val="EndNoteBibliography"/>
        <w:ind w:left="720" w:hanging="720"/>
        <w:rPr>
          <w:noProof/>
        </w:rPr>
      </w:pPr>
      <w:r w:rsidRPr="003B0883">
        <w:rPr>
          <w:noProof/>
        </w:rPr>
        <w:t xml:space="preserve">Zhu, L., Lu, L., &amp; Zhang, D. (2010) Mitigation and remediation technologies for organic contaminated soils. </w:t>
      </w:r>
      <w:r w:rsidRPr="003B0883">
        <w:rPr>
          <w:i/>
          <w:noProof/>
        </w:rPr>
        <w:t>Frontiers of Environmental Science &amp; Engineering in China</w:t>
      </w:r>
      <w:r w:rsidRPr="003B0883">
        <w:rPr>
          <w:noProof/>
        </w:rPr>
        <w:t xml:space="preserve">, </w:t>
      </w:r>
      <w:r w:rsidRPr="003B0883">
        <w:rPr>
          <w:b/>
          <w:noProof/>
        </w:rPr>
        <w:t>4</w:t>
      </w:r>
      <w:r w:rsidRPr="003B0883">
        <w:rPr>
          <w:noProof/>
        </w:rPr>
        <w:t>, 373-386.</w:t>
      </w:r>
    </w:p>
    <w:p w14:paraId="79AFB2DD" w14:textId="0607A8D9" w:rsidR="00912A5F" w:rsidRPr="00912A5F" w:rsidRDefault="00771300" w:rsidP="00912A5F">
      <w:pPr>
        <w:pStyle w:val="BodyText"/>
      </w:pPr>
      <w:r>
        <w:fldChar w:fldCharType="end"/>
      </w:r>
    </w:p>
    <w:sectPr w:rsidR="00912A5F" w:rsidRPr="00912A5F" w:rsidSect="00B74219">
      <w:headerReference w:type="even" r:id="rId8"/>
      <w:headerReference w:type="default" r:id="rId9"/>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1BCC8" w14:textId="77777777" w:rsidR="00C65B05" w:rsidRDefault="00C65B05">
      <w:pPr>
        <w:spacing w:after="0"/>
      </w:pPr>
      <w:r>
        <w:separator/>
      </w:r>
    </w:p>
  </w:endnote>
  <w:endnote w:type="continuationSeparator" w:id="0">
    <w:p w14:paraId="680051E9" w14:textId="77777777" w:rsidR="00C65B05" w:rsidRDefault="00C65B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Al Bayan">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C81A8" w14:textId="77777777" w:rsidR="00C65B05" w:rsidRDefault="00C65B05">
      <w:r>
        <w:separator/>
      </w:r>
    </w:p>
  </w:footnote>
  <w:footnote w:type="continuationSeparator" w:id="0">
    <w:p w14:paraId="3D7ACE95" w14:textId="77777777" w:rsidR="00C65B05" w:rsidRDefault="00C65B0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2EC4" w14:textId="77777777" w:rsidR="00C65B05" w:rsidRDefault="00C65B05"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C65B05" w:rsidRDefault="00C65B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A5234" w14:textId="77777777" w:rsidR="00C65B05" w:rsidRDefault="00C65B05"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04F9">
      <w:rPr>
        <w:rStyle w:val="PageNumber"/>
        <w:noProof/>
      </w:rPr>
      <w:t>1</w:t>
    </w:r>
    <w:r>
      <w:rPr>
        <w:rStyle w:val="PageNumber"/>
      </w:rPr>
      <w:fldChar w:fldCharType="end"/>
    </w:r>
  </w:p>
  <w:p w14:paraId="2C92C91E" w14:textId="77777777" w:rsidR="00C65B05" w:rsidRDefault="00C65B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58&lt;/item&gt;&lt;item&gt;6360&lt;/item&gt;&lt;item&gt;6361&lt;/item&gt;&lt;item&gt;6362&lt;/item&gt;&lt;item&gt;6364&lt;/item&gt;&lt;item&gt;6366&lt;/item&gt;&lt;item&gt;6367&lt;/item&gt;&lt;item&gt;6368&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item&gt;6398&lt;/item&gt;&lt;item&gt;6399&lt;/item&gt;&lt;item&gt;6400&lt;/item&gt;&lt;/record-ids&gt;&lt;/item&gt;&lt;/Libraries&gt;"/>
  </w:docVars>
  <w:rsids>
    <w:rsidRoot w:val="00590D07"/>
    <w:rsid w:val="00011C8B"/>
    <w:rsid w:val="00013D3E"/>
    <w:rsid w:val="00027369"/>
    <w:rsid w:val="00056EB7"/>
    <w:rsid w:val="00064AA7"/>
    <w:rsid w:val="00067D5D"/>
    <w:rsid w:val="00071DEA"/>
    <w:rsid w:val="00071E6B"/>
    <w:rsid w:val="000762C8"/>
    <w:rsid w:val="00085DEB"/>
    <w:rsid w:val="00085ED3"/>
    <w:rsid w:val="000A0D5A"/>
    <w:rsid w:val="000A33DA"/>
    <w:rsid w:val="000A5252"/>
    <w:rsid w:val="000C62E0"/>
    <w:rsid w:val="000E246D"/>
    <w:rsid w:val="000E5466"/>
    <w:rsid w:val="000E644E"/>
    <w:rsid w:val="000F7E18"/>
    <w:rsid w:val="00122522"/>
    <w:rsid w:val="00126CFA"/>
    <w:rsid w:val="001371EA"/>
    <w:rsid w:val="00137D5E"/>
    <w:rsid w:val="0014664A"/>
    <w:rsid w:val="00147F59"/>
    <w:rsid w:val="00165C8D"/>
    <w:rsid w:val="0017408E"/>
    <w:rsid w:val="0017414A"/>
    <w:rsid w:val="0017531B"/>
    <w:rsid w:val="00182CAB"/>
    <w:rsid w:val="00184321"/>
    <w:rsid w:val="001A7212"/>
    <w:rsid w:val="001B035B"/>
    <w:rsid w:val="001D243E"/>
    <w:rsid w:val="001D59D8"/>
    <w:rsid w:val="001D6DB5"/>
    <w:rsid w:val="00202318"/>
    <w:rsid w:val="00213D25"/>
    <w:rsid w:val="0022127E"/>
    <w:rsid w:val="00233091"/>
    <w:rsid w:val="00240F53"/>
    <w:rsid w:val="00262D64"/>
    <w:rsid w:val="00270A28"/>
    <w:rsid w:val="00272118"/>
    <w:rsid w:val="002909DE"/>
    <w:rsid w:val="00293D7C"/>
    <w:rsid w:val="002B12C4"/>
    <w:rsid w:val="002F72AF"/>
    <w:rsid w:val="00307A39"/>
    <w:rsid w:val="00320B34"/>
    <w:rsid w:val="0036593F"/>
    <w:rsid w:val="003717A0"/>
    <w:rsid w:val="00382D94"/>
    <w:rsid w:val="0038641E"/>
    <w:rsid w:val="003A5B1D"/>
    <w:rsid w:val="003B0883"/>
    <w:rsid w:val="003B2C0A"/>
    <w:rsid w:val="003B7345"/>
    <w:rsid w:val="003D2681"/>
    <w:rsid w:val="003D26A9"/>
    <w:rsid w:val="003F1A39"/>
    <w:rsid w:val="003F4F5A"/>
    <w:rsid w:val="00407C23"/>
    <w:rsid w:val="0042344C"/>
    <w:rsid w:val="00424A27"/>
    <w:rsid w:val="004324C3"/>
    <w:rsid w:val="00432C81"/>
    <w:rsid w:val="00460855"/>
    <w:rsid w:val="00462B81"/>
    <w:rsid w:val="004706FA"/>
    <w:rsid w:val="00480608"/>
    <w:rsid w:val="004B0DB0"/>
    <w:rsid w:val="004B3772"/>
    <w:rsid w:val="004E29B3"/>
    <w:rsid w:val="005104E1"/>
    <w:rsid w:val="00510B67"/>
    <w:rsid w:val="00524919"/>
    <w:rsid w:val="00525532"/>
    <w:rsid w:val="0052654D"/>
    <w:rsid w:val="0053428B"/>
    <w:rsid w:val="00561B82"/>
    <w:rsid w:val="0056522E"/>
    <w:rsid w:val="00567AB9"/>
    <w:rsid w:val="00575A9D"/>
    <w:rsid w:val="00581CA7"/>
    <w:rsid w:val="00582E16"/>
    <w:rsid w:val="0058489D"/>
    <w:rsid w:val="00590D07"/>
    <w:rsid w:val="005917E8"/>
    <w:rsid w:val="005960C1"/>
    <w:rsid w:val="00596594"/>
    <w:rsid w:val="0059698F"/>
    <w:rsid w:val="005B0082"/>
    <w:rsid w:val="005C1B0A"/>
    <w:rsid w:val="005C4A8D"/>
    <w:rsid w:val="005D3F65"/>
    <w:rsid w:val="005E294F"/>
    <w:rsid w:val="005E64F8"/>
    <w:rsid w:val="006004F9"/>
    <w:rsid w:val="0064624A"/>
    <w:rsid w:val="0064747F"/>
    <w:rsid w:val="006555AE"/>
    <w:rsid w:val="00662C01"/>
    <w:rsid w:val="006B2F3E"/>
    <w:rsid w:val="006B3AB6"/>
    <w:rsid w:val="006C1697"/>
    <w:rsid w:val="006D21DC"/>
    <w:rsid w:val="006F73C6"/>
    <w:rsid w:val="007442B2"/>
    <w:rsid w:val="00751FFA"/>
    <w:rsid w:val="00771300"/>
    <w:rsid w:val="007747EB"/>
    <w:rsid w:val="00775307"/>
    <w:rsid w:val="00784D58"/>
    <w:rsid w:val="007A6180"/>
    <w:rsid w:val="007A719E"/>
    <w:rsid w:val="007B65DD"/>
    <w:rsid w:val="007C0EAD"/>
    <w:rsid w:val="007C6012"/>
    <w:rsid w:val="007D3A1B"/>
    <w:rsid w:val="007E021B"/>
    <w:rsid w:val="007E0A29"/>
    <w:rsid w:val="007F060F"/>
    <w:rsid w:val="007F54E6"/>
    <w:rsid w:val="00805719"/>
    <w:rsid w:val="008202DE"/>
    <w:rsid w:val="0082120E"/>
    <w:rsid w:val="0082587D"/>
    <w:rsid w:val="00830560"/>
    <w:rsid w:val="008343A6"/>
    <w:rsid w:val="008475A8"/>
    <w:rsid w:val="00853CFF"/>
    <w:rsid w:val="00856664"/>
    <w:rsid w:val="0089521C"/>
    <w:rsid w:val="0089655C"/>
    <w:rsid w:val="008A7EE6"/>
    <w:rsid w:val="008C0188"/>
    <w:rsid w:val="008C2B83"/>
    <w:rsid w:val="008C61FE"/>
    <w:rsid w:val="008D2D36"/>
    <w:rsid w:val="008D3809"/>
    <w:rsid w:val="008D4C03"/>
    <w:rsid w:val="008D6863"/>
    <w:rsid w:val="0090551E"/>
    <w:rsid w:val="00907216"/>
    <w:rsid w:val="00907AF3"/>
    <w:rsid w:val="00907E15"/>
    <w:rsid w:val="00910575"/>
    <w:rsid w:val="00912A5F"/>
    <w:rsid w:val="00914FCD"/>
    <w:rsid w:val="0091527F"/>
    <w:rsid w:val="0092491A"/>
    <w:rsid w:val="00924D4D"/>
    <w:rsid w:val="00927647"/>
    <w:rsid w:val="00940900"/>
    <w:rsid w:val="00946314"/>
    <w:rsid w:val="00952697"/>
    <w:rsid w:val="00953D7D"/>
    <w:rsid w:val="00960DB7"/>
    <w:rsid w:val="00963BFA"/>
    <w:rsid w:val="00971633"/>
    <w:rsid w:val="009747EC"/>
    <w:rsid w:val="00977E8B"/>
    <w:rsid w:val="00984035"/>
    <w:rsid w:val="00995261"/>
    <w:rsid w:val="009962CD"/>
    <w:rsid w:val="009F0B51"/>
    <w:rsid w:val="00A057AC"/>
    <w:rsid w:val="00A07006"/>
    <w:rsid w:val="00A101CD"/>
    <w:rsid w:val="00A11611"/>
    <w:rsid w:val="00A12265"/>
    <w:rsid w:val="00A15CF1"/>
    <w:rsid w:val="00A17450"/>
    <w:rsid w:val="00A21825"/>
    <w:rsid w:val="00A26AFE"/>
    <w:rsid w:val="00A301FE"/>
    <w:rsid w:val="00A466EA"/>
    <w:rsid w:val="00A754AF"/>
    <w:rsid w:val="00A97653"/>
    <w:rsid w:val="00AB4FB5"/>
    <w:rsid w:val="00AB5233"/>
    <w:rsid w:val="00AC5076"/>
    <w:rsid w:val="00AD0EA3"/>
    <w:rsid w:val="00AF7A00"/>
    <w:rsid w:val="00B064E1"/>
    <w:rsid w:val="00B1240E"/>
    <w:rsid w:val="00B34221"/>
    <w:rsid w:val="00B36589"/>
    <w:rsid w:val="00B476A6"/>
    <w:rsid w:val="00B74219"/>
    <w:rsid w:val="00B75C12"/>
    <w:rsid w:val="00B75C95"/>
    <w:rsid w:val="00B80344"/>
    <w:rsid w:val="00B81BD8"/>
    <w:rsid w:val="00B86B75"/>
    <w:rsid w:val="00B87EFE"/>
    <w:rsid w:val="00B95486"/>
    <w:rsid w:val="00BA2829"/>
    <w:rsid w:val="00BC48D5"/>
    <w:rsid w:val="00BD0525"/>
    <w:rsid w:val="00BE3E2D"/>
    <w:rsid w:val="00BE7376"/>
    <w:rsid w:val="00BF6C37"/>
    <w:rsid w:val="00C1136B"/>
    <w:rsid w:val="00C1360F"/>
    <w:rsid w:val="00C140F8"/>
    <w:rsid w:val="00C1779B"/>
    <w:rsid w:val="00C36279"/>
    <w:rsid w:val="00C6215E"/>
    <w:rsid w:val="00C648B3"/>
    <w:rsid w:val="00C65B05"/>
    <w:rsid w:val="00C72843"/>
    <w:rsid w:val="00C853CA"/>
    <w:rsid w:val="00C85D07"/>
    <w:rsid w:val="00C95805"/>
    <w:rsid w:val="00C977E4"/>
    <w:rsid w:val="00CD5340"/>
    <w:rsid w:val="00D0291A"/>
    <w:rsid w:val="00D13816"/>
    <w:rsid w:val="00D255F7"/>
    <w:rsid w:val="00D276DD"/>
    <w:rsid w:val="00D32ECC"/>
    <w:rsid w:val="00D347A4"/>
    <w:rsid w:val="00D459B7"/>
    <w:rsid w:val="00D56991"/>
    <w:rsid w:val="00D56DA3"/>
    <w:rsid w:val="00D61071"/>
    <w:rsid w:val="00D647DB"/>
    <w:rsid w:val="00D71D1A"/>
    <w:rsid w:val="00D72F7A"/>
    <w:rsid w:val="00D877F5"/>
    <w:rsid w:val="00DA47F9"/>
    <w:rsid w:val="00DB6F12"/>
    <w:rsid w:val="00DC257A"/>
    <w:rsid w:val="00DD324C"/>
    <w:rsid w:val="00DF1DED"/>
    <w:rsid w:val="00E17738"/>
    <w:rsid w:val="00E315A3"/>
    <w:rsid w:val="00E31C70"/>
    <w:rsid w:val="00E8494F"/>
    <w:rsid w:val="00E876A8"/>
    <w:rsid w:val="00E90150"/>
    <w:rsid w:val="00E945F6"/>
    <w:rsid w:val="00EB3040"/>
    <w:rsid w:val="00EB4055"/>
    <w:rsid w:val="00EC568A"/>
    <w:rsid w:val="00ED3591"/>
    <w:rsid w:val="00F11B03"/>
    <w:rsid w:val="00F123D6"/>
    <w:rsid w:val="00F33B74"/>
    <w:rsid w:val="00F3760E"/>
    <w:rsid w:val="00F5398B"/>
    <w:rsid w:val="00F85C35"/>
    <w:rsid w:val="00F971B5"/>
    <w:rsid w:val="00FD1368"/>
    <w:rsid w:val="00FE1FC3"/>
    <w:rsid w:val="00FF3212"/>
    <w:rsid w:val="00FF38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76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13</Pages>
  <Words>14277</Words>
  <Characters>81379</Characters>
  <Application>Microsoft Macintosh Word</Application>
  <DocSecurity>0</DocSecurity>
  <Lines>678</Lines>
  <Paragraphs>190</Paragraphs>
  <ScaleCrop>false</ScaleCrop>
  <Company/>
  <LinksUpToDate>false</LinksUpToDate>
  <CharactersWithSpaces>95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zenrunner</cp:lastModifiedBy>
  <cp:revision>236</cp:revision>
  <cp:lastPrinted>2019-10-21T03:38:00Z</cp:lastPrinted>
  <dcterms:created xsi:type="dcterms:W3CDTF">2019-10-16T22:50:00Z</dcterms:created>
  <dcterms:modified xsi:type="dcterms:W3CDTF">2019-10-21T03:38:00Z</dcterms:modified>
</cp:coreProperties>
</file>